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E6402" w:rsidRDefault="00EE6402" w:rsidP="004C4030">
      <w:pPr>
        <w:suppressAutoHyphens w:val="0"/>
        <w:rPr>
          <w:szCs w:val="24"/>
        </w:rPr>
      </w:pPr>
      <w:r>
        <w:rPr>
          <w:b/>
        </w:rPr>
        <w:t xml:space="preserve">S1 Table. </w:t>
      </w:r>
      <w:r w:rsidRPr="00E0309B">
        <w:rPr>
          <w:b/>
        </w:rPr>
        <w:t>Sa</w:t>
      </w:r>
      <w:r>
        <w:rPr>
          <w:b/>
        </w:rPr>
        <w:t>mples included in the analysis.</w:t>
      </w:r>
      <w:bookmarkStart w:id="0" w:name="_GoBack"/>
      <w:bookmarkEnd w:id="0"/>
    </w:p>
    <w:tbl>
      <w:tblPr>
        <w:tblW w:w="0" w:type="auto"/>
        <w:tblInd w:w="-70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979"/>
        <w:gridCol w:w="1669"/>
        <w:gridCol w:w="1643"/>
        <w:gridCol w:w="1283"/>
        <w:gridCol w:w="3032"/>
      </w:tblGrid>
      <w:tr w:rsidR="004C4030" w:rsidRPr="00E733D6" w:rsidTr="002C6E51">
        <w:trPr>
          <w:trHeight w:val="300"/>
        </w:trPr>
        <w:tc>
          <w:tcPr>
            <w:tcW w:w="1979" w:type="dxa"/>
            <w:shd w:val="clear" w:color="auto" w:fill="auto"/>
            <w:noWrap/>
            <w:hideMark/>
          </w:tcPr>
          <w:p w:rsidR="004C4030" w:rsidRPr="00B31DA2" w:rsidRDefault="004C4030" w:rsidP="002C6E51">
            <w:pPr>
              <w:spacing w:after="0" w:line="240" w:lineRule="auto"/>
              <w:rPr>
                <w:b/>
              </w:rPr>
            </w:pPr>
            <w:r w:rsidRPr="00B31DA2">
              <w:rPr>
                <w:b/>
              </w:rPr>
              <w:t>PI</w:t>
            </w:r>
            <w:r w:rsidR="00101D3A">
              <w:rPr>
                <w:b/>
              </w:rPr>
              <w:t xml:space="preserve"> for Sample</w:t>
            </w:r>
          </w:p>
        </w:tc>
        <w:tc>
          <w:tcPr>
            <w:tcW w:w="1370" w:type="dxa"/>
            <w:shd w:val="clear" w:color="auto" w:fill="auto"/>
            <w:noWrap/>
            <w:hideMark/>
          </w:tcPr>
          <w:p w:rsidR="004C4030" w:rsidRPr="00B31DA2" w:rsidRDefault="004C4030" w:rsidP="002C6E51">
            <w:pPr>
              <w:spacing w:after="0" w:line="240" w:lineRule="auto"/>
              <w:rPr>
                <w:b/>
              </w:rPr>
            </w:pPr>
            <w:r w:rsidRPr="00B31DA2">
              <w:rPr>
                <w:b/>
              </w:rPr>
              <w:t xml:space="preserve">Community </w:t>
            </w:r>
          </w:p>
        </w:tc>
        <w:tc>
          <w:tcPr>
            <w:tcW w:w="1487" w:type="dxa"/>
            <w:shd w:val="clear" w:color="auto" w:fill="auto"/>
            <w:noWrap/>
            <w:hideMark/>
          </w:tcPr>
          <w:p w:rsidR="004C4030" w:rsidRPr="00B31DA2" w:rsidRDefault="004C4030" w:rsidP="002C6E51">
            <w:pPr>
              <w:spacing w:after="0" w:line="240" w:lineRule="auto"/>
              <w:rPr>
                <w:b/>
              </w:rPr>
            </w:pPr>
            <w:r w:rsidRPr="00B31DA2">
              <w:rPr>
                <w:b/>
              </w:rPr>
              <w:t>Clinical (sample type)</w:t>
            </w:r>
          </w:p>
        </w:tc>
        <w:tc>
          <w:tcPr>
            <w:tcW w:w="1059" w:type="dxa"/>
            <w:shd w:val="clear" w:color="auto" w:fill="auto"/>
          </w:tcPr>
          <w:p w:rsidR="004C4030" w:rsidRPr="00B31DA2" w:rsidRDefault="004C4030" w:rsidP="002C6E51">
            <w:pPr>
              <w:spacing w:after="0" w:line="240" w:lineRule="auto"/>
              <w:rPr>
                <w:b/>
              </w:rPr>
            </w:pPr>
            <w:r w:rsidRPr="00B31DA2">
              <w:rPr>
                <w:b/>
              </w:rPr>
              <w:t xml:space="preserve">Language </w:t>
            </w:r>
          </w:p>
        </w:tc>
        <w:tc>
          <w:tcPr>
            <w:tcW w:w="3032" w:type="dxa"/>
            <w:shd w:val="clear" w:color="auto" w:fill="auto"/>
          </w:tcPr>
          <w:p w:rsidR="004C4030" w:rsidRPr="00B31DA2" w:rsidRDefault="004C4030" w:rsidP="002C6E51">
            <w:pPr>
              <w:spacing w:after="0" w:line="240" w:lineRule="auto"/>
              <w:rPr>
                <w:b/>
              </w:rPr>
            </w:pPr>
            <w:r w:rsidRPr="00B31DA2">
              <w:rPr>
                <w:b/>
              </w:rPr>
              <w:t>reference:</w:t>
            </w:r>
          </w:p>
        </w:tc>
      </w:tr>
      <w:tr w:rsidR="004C4030" w:rsidRPr="00E733D6" w:rsidTr="002C6E51">
        <w:trPr>
          <w:trHeight w:val="300"/>
        </w:trPr>
        <w:tc>
          <w:tcPr>
            <w:tcW w:w="1979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proofErr w:type="spellStart"/>
            <w:r w:rsidRPr="00101D3A">
              <w:t>Bohus</w:t>
            </w:r>
            <w:proofErr w:type="spellEnd"/>
          </w:p>
        </w:tc>
        <w:tc>
          <w:tcPr>
            <w:tcW w:w="1370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0</w:t>
            </w:r>
          </w:p>
        </w:tc>
        <w:tc>
          <w:tcPr>
            <w:tcW w:w="1487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443 (Borderline personality disorder)</w:t>
            </w:r>
          </w:p>
        </w:tc>
        <w:tc>
          <w:tcPr>
            <w:tcW w:w="1059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 xml:space="preserve">German </w:t>
            </w:r>
          </w:p>
        </w:tc>
        <w:tc>
          <w:tcPr>
            <w:tcW w:w="3032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fldChar w:fldCharType="begin">
                <w:fldData xml:space="preserve">PEVuZE5vdGU+PENpdGU+PEF1dGhvcj5QaGlsaXBzZW48L0F1dGhvcj48WWVhcj4yMDA4PC9ZZWFy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</w:fldData>
              </w:fldChar>
            </w:r>
            <w:r w:rsidRPr="00101D3A">
              <w:instrText xml:space="preserve"> ADDIN EN.CITE </w:instrText>
            </w:r>
            <w:r w:rsidRPr="00101D3A">
              <w:fldChar w:fldCharType="begin">
                <w:fldData xml:space="preserve">PEVuZE5vdGU+PENpdGU+PEF1dGhvcj5QaGlsaXBzZW48L0F1dGhvcj48WWVhcj4yMDA4PC9ZZWFy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</w:fldData>
              </w:fldChar>
            </w:r>
            <w:r w:rsidRPr="00101D3A">
              <w:instrText xml:space="preserve"> ADDIN EN.CITE.DATA </w:instrText>
            </w:r>
            <w:r w:rsidRPr="00101D3A">
              <w:fldChar w:fldCharType="end"/>
            </w:r>
            <w:r w:rsidRPr="00101D3A">
              <w:fldChar w:fldCharType="separate"/>
            </w:r>
            <w:r w:rsidRPr="00101D3A">
              <w:rPr>
                <w:noProof/>
              </w:rPr>
              <w:t>(</w:t>
            </w:r>
            <w:hyperlink w:anchor="_ENREF_59" w:tooltip="Philipsen, 2008 #44816" w:history="1">
              <w:r w:rsidRPr="00101D3A">
                <w:rPr>
                  <w:noProof/>
                </w:rPr>
                <w:t>Philipsen et al., 2008</w:t>
              </w:r>
            </w:hyperlink>
            <w:r w:rsidRPr="00101D3A">
              <w:rPr>
                <w:noProof/>
              </w:rPr>
              <w:t>)</w:t>
            </w:r>
            <w:r w:rsidRPr="00101D3A">
              <w:fldChar w:fldCharType="end"/>
            </w:r>
          </w:p>
        </w:tc>
      </w:tr>
      <w:tr w:rsidR="004C4030" w:rsidRPr="00E733D6" w:rsidTr="002C6E51">
        <w:trPr>
          <w:trHeight w:val="300"/>
        </w:trPr>
        <w:tc>
          <w:tcPr>
            <w:tcW w:w="1979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Bradley</w:t>
            </w:r>
          </w:p>
        </w:tc>
        <w:tc>
          <w:tcPr>
            <w:tcW w:w="1370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 xml:space="preserve">6281 </w:t>
            </w:r>
          </w:p>
        </w:tc>
        <w:tc>
          <w:tcPr>
            <w:tcW w:w="1487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0</w:t>
            </w:r>
          </w:p>
        </w:tc>
        <w:tc>
          <w:tcPr>
            <w:tcW w:w="1059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English</w:t>
            </w:r>
          </w:p>
        </w:tc>
        <w:tc>
          <w:tcPr>
            <w:tcW w:w="3032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fldChar w:fldCharType="begin">
                <w:fldData xml:space="preserve">PEVuZE5vdGU+PENpdGU+PEF1dGhvcj5CcmFkbGV5PC9BdXRob3I+PFllYXI+MjAxMTwvWWVhcj48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</w:fldData>
              </w:fldChar>
            </w:r>
            <w:r w:rsidRPr="00101D3A">
              <w:instrText xml:space="preserve"> ADDIN EN.CITE </w:instrText>
            </w:r>
            <w:r w:rsidRPr="00101D3A">
              <w:fldChar w:fldCharType="begin">
                <w:fldData xml:space="preserve">PEVuZE5vdGU+PENpdGU+PEF1dGhvcj5CcmFkbGV5PC9BdXRob3I+PFllYXI+MjAxMTwvWWVhcj48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</w:fldData>
              </w:fldChar>
            </w:r>
            <w:r w:rsidRPr="00101D3A">
              <w:instrText xml:space="preserve"> ADDIN EN.CITE.DATA </w:instrText>
            </w:r>
            <w:r w:rsidRPr="00101D3A">
              <w:fldChar w:fldCharType="end"/>
            </w:r>
            <w:r w:rsidRPr="00101D3A">
              <w:fldChar w:fldCharType="separate"/>
            </w:r>
            <w:r w:rsidRPr="00101D3A">
              <w:rPr>
                <w:noProof/>
              </w:rPr>
              <w:t>(</w:t>
            </w:r>
            <w:hyperlink w:anchor="_ENREF_12" w:tooltip="Bradley, 2011 #48683" w:history="1">
              <w:r w:rsidRPr="00101D3A">
                <w:rPr>
                  <w:noProof/>
                </w:rPr>
                <w:t>B. Bradley, Westen, et al., 2011</w:t>
              </w:r>
            </w:hyperlink>
            <w:r w:rsidRPr="00101D3A">
              <w:rPr>
                <w:noProof/>
              </w:rPr>
              <w:t xml:space="preserve">; </w:t>
            </w:r>
            <w:hyperlink w:anchor="_ENREF_13" w:tooltip="Bradley, 2008 #18965" w:history="1">
              <w:r w:rsidRPr="00101D3A">
                <w:rPr>
                  <w:noProof/>
                </w:rPr>
                <w:t>R. G. Bradley et al., 2008</w:t>
              </w:r>
            </w:hyperlink>
            <w:r w:rsidRPr="00101D3A">
              <w:rPr>
                <w:noProof/>
              </w:rPr>
              <w:t>)</w:t>
            </w:r>
            <w:r w:rsidRPr="00101D3A">
              <w:fldChar w:fldCharType="end"/>
            </w:r>
          </w:p>
        </w:tc>
      </w:tr>
      <w:tr w:rsidR="004C4030" w:rsidRPr="00E733D6" w:rsidTr="002C6E51">
        <w:trPr>
          <w:trHeight w:val="300"/>
        </w:trPr>
        <w:tc>
          <w:tcPr>
            <w:tcW w:w="1979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proofErr w:type="spellStart"/>
            <w:r w:rsidRPr="00101D3A">
              <w:t>Dannlowski</w:t>
            </w:r>
            <w:proofErr w:type="spellEnd"/>
          </w:p>
        </w:tc>
        <w:tc>
          <w:tcPr>
            <w:tcW w:w="1370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198</w:t>
            </w:r>
          </w:p>
        </w:tc>
        <w:tc>
          <w:tcPr>
            <w:tcW w:w="1487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92 (Major depression, current episode, hospitalized patients)</w:t>
            </w:r>
          </w:p>
        </w:tc>
        <w:tc>
          <w:tcPr>
            <w:tcW w:w="1059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 xml:space="preserve">German </w:t>
            </w:r>
          </w:p>
        </w:tc>
        <w:tc>
          <w:tcPr>
            <w:tcW w:w="3032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fldChar w:fldCharType="begin">
                <w:fldData xml:space="preserve">PEVuZE5vdGU+PENpdGU+PEF1dGhvcj5EYW5ubG93c2tpPC9BdXRob3I+PFllYXI+MjAxMzwvWWVh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</w:fldData>
              </w:fldChar>
            </w:r>
            <w:r w:rsidRPr="00101D3A">
              <w:instrText xml:space="preserve"> ADDIN EN.CITE </w:instrText>
            </w:r>
            <w:r w:rsidRPr="00101D3A">
              <w:fldChar w:fldCharType="begin">
                <w:fldData xml:space="preserve">PEVuZE5vdGU+PENpdGU+PEF1dGhvcj5EYW5ubG93c2tpPC9BdXRob3I+PFllYXI+MjAxMzwvWWVh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</w:fldData>
              </w:fldChar>
            </w:r>
            <w:r w:rsidRPr="00101D3A">
              <w:instrText xml:space="preserve"> ADDIN EN.CITE.DATA </w:instrText>
            </w:r>
            <w:r w:rsidRPr="00101D3A">
              <w:fldChar w:fldCharType="end"/>
            </w:r>
            <w:r w:rsidRPr="00101D3A">
              <w:fldChar w:fldCharType="separate"/>
            </w:r>
            <w:r w:rsidRPr="00101D3A">
              <w:rPr>
                <w:noProof/>
              </w:rPr>
              <w:t>(</w:t>
            </w:r>
            <w:hyperlink w:anchor="_ENREF_17" w:tooltip="Dannlowski, 2013 #74970" w:history="1">
              <w:r w:rsidRPr="00101D3A">
                <w:rPr>
                  <w:noProof/>
                </w:rPr>
                <w:t>Dannlowski et al., 2013</w:t>
              </w:r>
            </w:hyperlink>
            <w:r w:rsidRPr="00101D3A">
              <w:rPr>
                <w:noProof/>
              </w:rPr>
              <w:t xml:space="preserve">; </w:t>
            </w:r>
            <w:hyperlink w:anchor="_ENREF_18" w:tooltip="Dannlowski, 2012 #45087" w:history="1">
              <w:r w:rsidRPr="00101D3A">
                <w:rPr>
                  <w:noProof/>
                </w:rPr>
                <w:t>Dannlowski, et al., 2012</w:t>
              </w:r>
            </w:hyperlink>
            <w:r w:rsidRPr="00101D3A">
              <w:rPr>
                <w:noProof/>
              </w:rPr>
              <w:t>)</w:t>
            </w:r>
            <w:r w:rsidRPr="00101D3A">
              <w:fldChar w:fldCharType="end"/>
            </w:r>
          </w:p>
          <w:p w:rsidR="004C4030" w:rsidRPr="00101D3A" w:rsidRDefault="004C4030" w:rsidP="002C6E51">
            <w:pPr>
              <w:spacing w:after="0" w:line="240" w:lineRule="auto"/>
            </w:pPr>
          </w:p>
          <w:p w:rsidR="004C4030" w:rsidRPr="00101D3A" w:rsidRDefault="004C4030" w:rsidP="002C6E51">
            <w:pPr>
              <w:spacing w:after="0" w:line="240" w:lineRule="auto"/>
            </w:pPr>
          </w:p>
        </w:tc>
      </w:tr>
      <w:tr w:rsidR="004C4030" w:rsidRPr="00E733D6" w:rsidTr="002C6E51">
        <w:trPr>
          <w:trHeight w:val="300"/>
        </w:trPr>
        <w:tc>
          <w:tcPr>
            <w:tcW w:w="1979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proofErr w:type="spellStart"/>
            <w:r w:rsidRPr="00101D3A">
              <w:t>Dorahy</w:t>
            </w:r>
            <w:proofErr w:type="spellEnd"/>
          </w:p>
        </w:tc>
        <w:tc>
          <w:tcPr>
            <w:tcW w:w="1370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0</w:t>
            </w:r>
          </w:p>
        </w:tc>
        <w:tc>
          <w:tcPr>
            <w:tcW w:w="1487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 xml:space="preserve">65 (DID patients , Schizophrenia patients) </w:t>
            </w:r>
          </w:p>
        </w:tc>
        <w:tc>
          <w:tcPr>
            <w:tcW w:w="1059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English</w:t>
            </w:r>
          </w:p>
        </w:tc>
        <w:tc>
          <w:tcPr>
            <w:tcW w:w="3032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fldChar w:fldCharType="begin">
                <w:fldData xml:space="preserve">PEVuZE5vdGU+PENpdGU+PEF1dGhvcj5Eb3JhaHk8L0F1dGhvcj48WWVhcj4yMDA5PC9ZZWFyPjxS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</w:fldData>
              </w:fldChar>
            </w:r>
            <w:r w:rsidRPr="00101D3A">
              <w:instrText xml:space="preserve"> ADDIN EN.CITE </w:instrText>
            </w:r>
            <w:r w:rsidRPr="00101D3A">
              <w:fldChar w:fldCharType="begin">
                <w:fldData xml:space="preserve">PEVuZE5vdGU+PENpdGU+PEF1dGhvcj5Eb3JhaHk8L0F1dGhvcj48WWVhcj4yMDA5PC9ZZWFyPjxS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</w:fldData>
              </w:fldChar>
            </w:r>
            <w:r w:rsidRPr="00101D3A">
              <w:instrText xml:space="preserve"> ADDIN EN.CITE.DATA </w:instrText>
            </w:r>
            <w:r w:rsidRPr="00101D3A">
              <w:fldChar w:fldCharType="end"/>
            </w:r>
            <w:r w:rsidRPr="00101D3A">
              <w:fldChar w:fldCharType="separate"/>
            </w:r>
            <w:r w:rsidRPr="00101D3A">
              <w:rPr>
                <w:noProof/>
              </w:rPr>
              <w:t>(</w:t>
            </w:r>
            <w:hyperlink w:anchor="_ENREF_19" w:tooltip="Dorahy, 2009 #108425" w:history="1">
              <w:r w:rsidRPr="00101D3A">
                <w:rPr>
                  <w:noProof/>
                </w:rPr>
                <w:t>Dorahy et al., 2009</w:t>
              </w:r>
            </w:hyperlink>
            <w:r w:rsidRPr="00101D3A">
              <w:rPr>
                <w:noProof/>
              </w:rPr>
              <w:t>)</w:t>
            </w:r>
            <w:r w:rsidRPr="00101D3A">
              <w:fldChar w:fldCharType="end"/>
            </w:r>
          </w:p>
          <w:p w:rsidR="004C4030" w:rsidRPr="00101D3A" w:rsidRDefault="004C4030" w:rsidP="002C6E51">
            <w:pPr>
              <w:spacing w:after="0" w:line="240" w:lineRule="auto"/>
            </w:pPr>
          </w:p>
        </w:tc>
      </w:tr>
      <w:tr w:rsidR="004C4030" w:rsidRPr="00E733D6" w:rsidTr="002C6E51">
        <w:trPr>
          <w:trHeight w:val="300"/>
        </w:trPr>
        <w:tc>
          <w:tcPr>
            <w:tcW w:w="1979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proofErr w:type="spellStart"/>
            <w:r w:rsidRPr="00101D3A">
              <w:t>Fahlke</w:t>
            </w:r>
            <w:proofErr w:type="spellEnd"/>
          </w:p>
        </w:tc>
        <w:tc>
          <w:tcPr>
            <w:tcW w:w="1370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0</w:t>
            </w:r>
          </w:p>
        </w:tc>
        <w:tc>
          <w:tcPr>
            <w:tcW w:w="1487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367 (DSM-IV diagnosed alcohol dependence from an addiction treatment center)</w:t>
            </w:r>
          </w:p>
          <w:p w:rsidR="004C4030" w:rsidRPr="00101D3A" w:rsidRDefault="004C4030" w:rsidP="002C6E51">
            <w:pPr>
              <w:spacing w:after="0" w:line="240" w:lineRule="auto"/>
            </w:pPr>
          </w:p>
        </w:tc>
        <w:tc>
          <w:tcPr>
            <w:tcW w:w="1059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Swedish</w:t>
            </w:r>
          </w:p>
        </w:tc>
        <w:tc>
          <w:tcPr>
            <w:tcW w:w="3032" w:type="dxa"/>
            <w:shd w:val="clear" w:color="auto" w:fill="auto"/>
          </w:tcPr>
          <w:p w:rsidR="004C4030" w:rsidRPr="00101D3A" w:rsidRDefault="004C4030" w:rsidP="002C6E51">
            <w:pPr>
              <w:shd w:val="clear" w:color="auto" w:fill="FFFFFF"/>
              <w:suppressAutoHyphens w:val="0"/>
              <w:spacing w:after="0" w:line="240" w:lineRule="auto"/>
            </w:pPr>
            <w:r w:rsidRPr="00101D3A">
              <w:fldChar w:fldCharType="begin">
                <w:fldData xml:space="preserve">PEVuZE5vdGU+PENpdGU+PEF1dGhvcj5CZXJnbHVuZDwvQXV0aG9yPjxZZWFyPjIwMDg8L1llYXI+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</w:fldData>
              </w:fldChar>
            </w:r>
            <w:r w:rsidRPr="00101D3A">
              <w:instrText xml:space="preserve"> ADDIN EN.CITE </w:instrText>
            </w:r>
            <w:r w:rsidRPr="00101D3A">
              <w:fldChar w:fldCharType="begin">
                <w:fldData xml:space="preserve">PEVuZE5vdGU+PENpdGU+PEF1dGhvcj5CZXJnbHVuZDwvQXV0aG9yPjxZZWFyPjIwMDg8L1llYXI+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</w:fldData>
              </w:fldChar>
            </w:r>
            <w:r w:rsidRPr="00101D3A">
              <w:instrText xml:space="preserve"> ADDIN EN.CITE.DATA </w:instrText>
            </w:r>
            <w:r w:rsidRPr="00101D3A">
              <w:fldChar w:fldCharType="end"/>
            </w:r>
            <w:r w:rsidRPr="00101D3A">
              <w:fldChar w:fldCharType="separate"/>
            </w:r>
            <w:r w:rsidRPr="00101D3A">
              <w:rPr>
                <w:noProof/>
              </w:rPr>
              <w:t>(</w:t>
            </w:r>
            <w:hyperlink w:anchor="_ENREF_5" w:tooltip="Berglund, 2008 #110546" w:history="1">
              <w:r w:rsidRPr="00101D3A">
                <w:rPr>
                  <w:noProof/>
                </w:rPr>
                <w:t>K. Berglund, Berggren, Fahlke, &amp; Balldin, 2008</w:t>
              </w:r>
            </w:hyperlink>
            <w:r w:rsidRPr="00101D3A">
              <w:rPr>
                <w:noProof/>
              </w:rPr>
              <w:t>)</w:t>
            </w:r>
            <w:r w:rsidRPr="00101D3A">
              <w:fldChar w:fldCharType="end"/>
            </w:r>
          </w:p>
        </w:tc>
      </w:tr>
      <w:tr w:rsidR="004C4030" w:rsidRPr="00E733D6" w:rsidTr="002C6E51">
        <w:trPr>
          <w:trHeight w:val="300"/>
        </w:trPr>
        <w:tc>
          <w:tcPr>
            <w:tcW w:w="1979" w:type="dxa"/>
            <w:shd w:val="clear" w:color="auto" w:fill="auto"/>
            <w:noWrap/>
          </w:tcPr>
          <w:p w:rsidR="004C4030" w:rsidRPr="00101D3A" w:rsidRDefault="004C4030" w:rsidP="002C6E51">
            <w:pPr>
              <w:spacing w:after="0" w:line="240" w:lineRule="auto"/>
            </w:pPr>
            <w:proofErr w:type="spellStart"/>
            <w:r w:rsidRPr="00101D3A">
              <w:t>Finzi-Dottan</w:t>
            </w:r>
            <w:proofErr w:type="spellEnd"/>
            <w:r w:rsidRPr="00101D3A">
              <w:t xml:space="preserve"> &amp; </w:t>
            </w:r>
            <w:proofErr w:type="spellStart"/>
            <w:r w:rsidRPr="00101D3A">
              <w:t>Karu</w:t>
            </w:r>
            <w:proofErr w:type="spellEnd"/>
          </w:p>
        </w:tc>
        <w:tc>
          <w:tcPr>
            <w:tcW w:w="1370" w:type="dxa"/>
            <w:shd w:val="clear" w:color="auto" w:fill="auto"/>
            <w:noWrap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 xml:space="preserve">196 </w:t>
            </w:r>
          </w:p>
        </w:tc>
        <w:tc>
          <w:tcPr>
            <w:tcW w:w="1487" w:type="dxa"/>
            <w:shd w:val="clear" w:color="auto" w:fill="auto"/>
            <w:noWrap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0</w:t>
            </w:r>
          </w:p>
        </w:tc>
        <w:tc>
          <w:tcPr>
            <w:tcW w:w="1059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Hebrew</w:t>
            </w:r>
          </w:p>
        </w:tc>
        <w:tc>
          <w:tcPr>
            <w:tcW w:w="3032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fldChar w:fldCharType="begin">
                <w:fldData xml:space="preserve">PEVuZE5vdGU+PENpdGU+PEF1dGhvcj5GaW56aS1Eb3R0YW48L0F1dGhvcj48WWVhcj4yMDA2PC9Z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</w:fldData>
              </w:fldChar>
            </w:r>
            <w:r w:rsidRPr="00101D3A">
              <w:instrText xml:space="preserve"> ADDIN EN.CITE </w:instrText>
            </w:r>
            <w:r w:rsidRPr="00101D3A">
              <w:fldChar w:fldCharType="begin">
                <w:fldData xml:space="preserve">PEVuZE5vdGU+PENpdGU+PEF1dGhvcj5GaW56aS1Eb3R0YW48L0F1dGhvcj48WWVhcj4yMDA2PC9Z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</w:fldData>
              </w:fldChar>
            </w:r>
            <w:r w:rsidRPr="00101D3A">
              <w:instrText xml:space="preserve"> ADDIN EN.CITE.DATA </w:instrText>
            </w:r>
            <w:r w:rsidRPr="00101D3A">
              <w:fldChar w:fldCharType="end"/>
            </w:r>
            <w:r w:rsidRPr="00101D3A">
              <w:fldChar w:fldCharType="separate"/>
            </w:r>
            <w:r w:rsidRPr="00101D3A">
              <w:rPr>
                <w:noProof/>
              </w:rPr>
              <w:t>(</w:t>
            </w:r>
            <w:hyperlink w:anchor="_ENREF_22" w:tooltip="Finzi-Dottan, 2006 #108437" w:history="1">
              <w:r w:rsidRPr="00101D3A">
                <w:rPr>
                  <w:noProof/>
                </w:rPr>
                <w:t>Finzi-Dottan &amp; Karu, 2006</w:t>
              </w:r>
            </w:hyperlink>
            <w:r w:rsidRPr="00101D3A">
              <w:rPr>
                <w:noProof/>
              </w:rPr>
              <w:t>)</w:t>
            </w:r>
            <w:r w:rsidRPr="00101D3A">
              <w:fldChar w:fldCharType="end"/>
            </w:r>
          </w:p>
        </w:tc>
      </w:tr>
      <w:tr w:rsidR="004C4030" w:rsidRPr="00E733D6" w:rsidTr="002C6E51">
        <w:trPr>
          <w:trHeight w:val="300"/>
        </w:trPr>
        <w:tc>
          <w:tcPr>
            <w:tcW w:w="1979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proofErr w:type="spellStart"/>
            <w:r w:rsidRPr="00101D3A">
              <w:t>Gerdner</w:t>
            </w:r>
            <w:proofErr w:type="spellEnd"/>
          </w:p>
        </w:tc>
        <w:tc>
          <w:tcPr>
            <w:tcW w:w="1370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239</w:t>
            </w:r>
          </w:p>
        </w:tc>
        <w:tc>
          <w:tcPr>
            <w:tcW w:w="1487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420 (Anxiety disorder, substance use disorder, incest victims)</w:t>
            </w:r>
          </w:p>
        </w:tc>
        <w:tc>
          <w:tcPr>
            <w:tcW w:w="1059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Swedish</w:t>
            </w:r>
          </w:p>
        </w:tc>
        <w:tc>
          <w:tcPr>
            <w:tcW w:w="3032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fldChar w:fldCharType="begin">
                <w:fldData xml:space="preserve">PEVuZE5vdGU+PENpdGU+PEF1dGhvcj5HZXJkbmVyPC9BdXRob3I+PFllYXI+MjAwOTwvWWVhcj48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</w:fldData>
              </w:fldChar>
            </w:r>
            <w:r w:rsidRPr="00101D3A">
              <w:instrText xml:space="preserve"> ADDIN EN.CITE </w:instrText>
            </w:r>
            <w:r w:rsidRPr="00101D3A">
              <w:fldChar w:fldCharType="begin">
                <w:fldData xml:space="preserve">PEVuZE5vdGU+PENpdGU+PEF1dGhvcj5HZXJkbmVyPC9BdXRob3I+PFllYXI+MjAwOTwvWWVhcj48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</w:fldData>
              </w:fldChar>
            </w:r>
            <w:r w:rsidRPr="00101D3A">
              <w:instrText xml:space="preserve"> ADDIN EN.CITE.DATA </w:instrText>
            </w:r>
            <w:r w:rsidRPr="00101D3A">
              <w:fldChar w:fldCharType="end"/>
            </w:r>
            <w:r w:rsidRPr="00101D3A">
              <w:fldChar w:fldCharType="separate"/>
            </w:r>
            <w:r w:rsidRPr="00101D3A">
              <w:rPr>
                <w:noProof/>
              </w:rPr>
              <w:t>(</w:t>
            </w:r>
            <w:hyperlink w:anchor="_ENREF_24" w:tooltip="Gerdner, 2009 #107858" w:history="1">
              <w:r w:rsidRPr="00101D3A">
                <w:rPr>
                  <w:noProof/>
                </w:rPr>
                <w:t>Gerdner &amp; Allgulander, 2009</w:t>
              </w:r>
            </w:hyperlink>
            <w:r w:rsidRPr="00101D3A">
              <w:rPr>
                <w:noProof/>
              </w:rPr>
              <w:t>)</w:t>
            </w:r>
            <w:r w:rsidRPr="00101D3A">
              <w:fldChar w:fldCharType="end"/>
            </w:r>
          </w:p>
        </w:tc>
      </w:tr>
      <w:tr w:rsidR="004C4030" w:rsidRPr="00E733D6" w:rsidTr="002C6E51">
        <w:trPr>
          <w:trHeight w:val="300"/>
        </w:trPr>
        <w:tc>
          <w:tcPr>
            <w:tcW w:w="1979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proofErr w:type="spellStart"/>
            <w:r w:rsidRPr="00101D3A">
              <w:t>Glaesmer</w:t>
            </w:r>
            <w:proofErr w:type="spellEnd"/>
          </w:p>
        </w:tc>
        <w:tc>
          <w:tcPr>
            <w:tcW w:w="1370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2504</w:t>
            </w:r>
          </w:p>
        </w:tc>
        <w:tc>
          <w:tcPr>
            <w:tcW w:w="1487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0</w:t>
            </w:r>
          </w:p>
        </w:tc>
        <w:tc>
          <w:tcPr>
            <w:tcW w:w="1059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German</w:t>
            </w:r>
          </w:p>
        </w:tc>
        <w:tc>
          <w:tcPr>
            <w:tcW w:w="3032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fldChar w:fldCharType="begin">
                <w:fldData xml:space="preserve">PEVuZE5vdGU+PENpdGU+PEF1dGhvcj5JZmZsYW5kPC9BdXRob3I+PFllYXI+MjAxMzwvWWVhcj48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</w:fldData>
              </w:fldChar>
            </w:r>
            <w:r w:rsidRPr="00101D3A">
              <w:instrText xml:space="preserve"> ADDIN EN.CITE </w:instrText>
            </w:r>
            <w:r w:rsidRPr="00101D3A">
              <w:fldChar w:fldCharType="begin">
                <w:fldData xml:space="preserve">PEVuZE5vdGU+PENpdGU+PEF1dGhvcj5JZmZsYW5kPC9BdXRob3I+PFllYXI+MjAxMzwvWWVhcj48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</w:fldData>
              </w:fldChar>
            </w:r>
            <w:r w:rsidRPr="00101D3A">
              <w:instrText xml:space="preserve"> ADDIN EN.CITE.DATA </w:instrText>
            </w:r>
            <w:r w:rsidRPr="00101D3A">
              <w:fldChar w:fldCharType="end"/>
            </w:r>
            <w:r w:rsidRPr="00101D3A">
              <w:fldChar w:fldCharType="separate"/>
            </w:r>
            <w:r w:rsidRPr="00101D3A">
              <w:rPr>
                <w:noProof/>
              </w:rPr>
              <w:t>(</w:t>
            </w:r>
            <w:hyperlink w:anchor="_ENREF_31" w:tooltip="Hauser, 2011 #110547" w:history="1">
              <w:r w:rsidRPr="00101D3A">
                <w:rPr>
                  <w:noProof/>
                </w:rPr>
                <w:t>Hauser, Schmutzer, Brahler, &amp; Glaesmer, 2011</w:t>
              </w:r>
            </w:hyperlink>
            <w:r w:rsidRPr="00101D3A">
              <w:rPr>
                <w:noProof/>
              </w:rPr>
              <w:t xml:space="preserve">; </w:t>
            </w:r>
            <w:hyperlink w:anchor="_ENREF_36" w:tooltip="Iffland, 2013 #74986" w:history="1">
              <w:r w:rsidRPr="00101D3A">
                <w:rPr>
                  <w:noProof/>
                </w:rPr>
                <w:t>Iffland, Brahler, Neuner, Hauser, &amp; Glaesmer, 2013</w:t>
              </w:r>
            </w:hyperlink>
            <w:r w:rsidRPr="00101D3A">
              <w:rPr>
                <w:noProof/>
              </w:rPr>
              <w:t xml:space="preserve">; </w:t>
            </w:r>
            <w:hyperlink w:anchor="_ENREF_43" w:tooltip="Klinitzke, 2012 #46629" w:history="1">
              <w:r w:rsidRPr="00101D3A">
                <w:rPr>
                  <w:noProof/>
                </w:rPr>
                <w:t>Klinitzke, et al., 2012</w:t>
              </w:r>
            </w:hyperlink>
            <w:r w:rsidRPr="00101D3A">
              <w:rPr>
                <w:noProof/>
              </w:rPr>
              <w:t>)</w:t>
            </w:r>
            <w:r w:rsidRPr="00101D3A">
              <w:fldChar w:fldCharType="end"/>
            </w:r>
          </w:p>
        </w:tc>
      </w:tr>
      <w:tr w:rsidR="004C4030" w:rsidRPr="00E733D6" w:rsidTr="002C6E51">
        <w:trPr>
          <w:trHeight w:val="300"/>
        </w:trPr>
        <w:tc>
          <w:tcPr>
            <w:tcW w:w="1979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proofErr w:type="spellStart"/>
            <w:r w:rsidRPr="00101D3A">
              <w:t>Grabe</w:t>
            </w:r>
            <w:proofErr w:type="spellEnd"/>
          </w:p>
        </w:tc>
        <w:tc>
          <w:tcPr>
            <w:tcW w:w="1370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15</w:t>
            </w:r>
          </w:p>
        </w:tc>
        <w:tc>
          <w:tcPr>
            <w:tcW w:w="1487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679</w:t>
            </w:r>
          </w:p>
        </w:tc>
        <w:tc>
          <w:tcPr>
            <w:tcW w:w="1059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German</w:t>
            </w:r>
          </w:p>
        </w:tc>
        <w:tc>
          <w:tcPr>
            <w:tcW w:w="3032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fldChar w:fldCharType="begin">
                <w:fldData xml:space="preserve">PEVuZE5vdGU+PENpdGU+PEF1dGhvcj5HcmFiZTwvQXV0aG9yPjxZZWFyPjIwMTA8L1llYXI+PFJl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</w:fldData>
              </w:fldChar>
            </w:r>
            <w:r w:rsidRPr="00101D3A">
              <w:instrText xml:space="preserve"> ADDIN EN.CITE </w:instrText>
            </w:r>
            <w:r w:rsidRPr="00101D3A">
              <w:fldChar w:fldCharType="begin">
                <w:fldData xml:space="preserve">PEVuZE5vdGU+PENpdGU+PEF1dGhvcj5HcmFiZTwvQXV0aG9yPjxZZWFyPjIwMTA8L1llYXI+PFJl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</w:fldData>
              </w:fldChar>
            </w:r>
            <w:r w:rsidRPr="00101D3A">
              <w:instrText xml:space="preserve"> ADDIN EN.CITE.DATA </w:instrText>
            </w:r>
            <w:r w:rsidRPr="00101D3A">
              <w:fldChar w:fldCharType="end"/>
            </w:r>
            <w:r w:rsidRPr="00101D3A">
              <w:fldChar w:fldCharType="separate"/>
            </w:r>
            <w:r w:rsidRPr="00101D3A">
              <w:rPr>
                <w:noProof/>
              </w:rPr>
              <w:t>(</w:t>
            </w:r>
            <w:hyperlink w:anchor="_ENREF_26" w:tooltip="Grabe, 2012 #67424" w:history="1">
              <w:r w:rsidRPr="00101D3A">
                <w:rPr>
                  <w:noProof/>
                </w:rPr>
                <w:t>Grabe et al., 2012</w:t>
              </w:r>
            </w:hyperlink>
            <w:r w:rsidRPr="00101D3A">
              <w:rPr>
                <w:noProof/>
              </w:rPr>
              <w:t xml:space="preserve">; </w:t>
            </w:r>
            <w:hyperlink w:anchor="_ENREF_27" w:tooltip="Grabe, 2010 #44802" w:history="1">
              <w:r w:rsidRPr="00101D3A">
                <w:rPr>
                  <w:noProof/>
                </w:rPr>
                <w:t>Grabe et al., 2010</w:t>
              </w:r>
            </w:hyperlink>
            <w:r w:rsidRPr="00101D3A">
              <w:rPr>
                <w:noProof/>
              </w:rPr>
              <w:t>)</w:t>
            </w:r>
            <w:r w:rsidRPr="00101D3A">
              <w:fldChar w:fldCharType="end"/>
            </w:r>
          </w:p>
        </w:tc>
      </w:tr>
      <w:tr w:rsidR="004C4030" w:rsidRPr="00E733D6" w:rsidTr="002C6E51">
        <w:trPr>
          <w:trHeight w:val="300"/>
        </w:trPr>
        <w:tc>
          <w:tcPr>
            <w:tcW w:w="1979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Kim</w:t>
            </w:r>
          </w:p>
        </w:tc>
        <w:tc>
          <w:tcPr>
            <w:tcW w:w="1370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0</w:t>
            </w:r>
          </w:p>
        </w:tc>
        <w:tc>
          <w:tcPr>
            <w:tcW w:w="1487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 xml:space="preserve">163 (non-psychotic </w:t>
            </w:r>
            <w:r w:rsidRPr="00101D3A">
              <w:lastRenderedPageBreak/>
              <w:t>psychiatric outpatients)</w:t>
            </w:r>
          </w:p>
        </w:tc>
        <w:tc>
          <w:tcPr>
            <w:tcW w:w="1059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lastRenderedPageBreak/>
              <w:t>Korean</w:t>
            </w:r>
          </w:p>
        </w:tc>
        <w:tc>
          <w:tcPr>
            <w:tcW w:w="3032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fldChar w:fldCharType="begin"/>
            </w:r>
            <w:r w:rsidRPr="00101D3A">
              <w:instrText xml:space="preserve"> ADDIN EN.CITE &lt;EndNote&gt;&lt;Cite&gt;&lt;Author&gt;Kim&lt;/Author&gt;&lt;Year&gt;2011&lt;/Year&gt;&lt;RecNum&gt;44216&lt;/RecNum&gt;&lt;DisplayText&gt;(Kim, et al., 2011)&lt;/DisplayText&gt;&lt;record&gt;&lt;rec-number&gt;44216&lt;/rec-number&gt;&lt;foreign-keys&gt;&lt;key app="EN" db-id="x59wx9t5p9ser9evpzov9wfmfv9w2ex0sree"&gt;44216&lt;/key&gt;&lt;/foreign-keys&gt;&lt;ref-type name="Journal Article"&gt;17&lt;/ref-type&gt;&lt;contributors&gt;&lt;authors&gt;&lt;author&gt;Kim, D.&lt;/author&gt;&lt;author&gt;Park, S. C.&lt;/author&gt;&lt;author&gt;Yang, H.&lt;/author&gt;&lt;author&gt;Oh, D. H.&lt;/author&gt;&lt;/authors&gt;&lt;/contributors&gt;&lt;auth-address&gt;Department of Neuropsychiatry, Hanyang University Medical School, Seoul, Korea.&lt;/auth-address&gt;&lt;titles&gt;&lt;title&gt;Reliability and validity of the korean version of the childhood trauma questionnaire-short form for psychiatric outpatients&lt;/title&gt;&lt;secondary-title&gt;Psychiatry investigation&lt;/secondary-title&gt;&lt;alt-title&gt;Psychiatry Investig&lt;/alt-title&gt;&lt;/titles&gt;&lt;periodical&gt;&lt;full-title&gt;Psychiatry investigation&lt;/full-title&gt;&lt;abbr-1&gt;Psychiatry Investig&lt;/abbr-1&gt;&lt;/periodical&gt;&lt;alt-periodical&gt;&lt;full-title&gt;Psychiatry investigation&lt;/full-title&gt;&lt;abbr-1&gt;Psychiatry Investig&lt;/abbr-1&gt;&lt;/alt-periodical&gt;&lt;pages&gt;305-11&lt;/pages&gt;&lt;volume&gt;8&lt;/volume&gt;&lt;number&gt;4&lt;/number&gt;&lt;edition&gt;2012/01/05&lt;/edition&gt;&lt;dates&gt;&lt;year&gt;2011&lt;/year&gt;&lt;pub-dates&gt;&lt;date&gt;Dec&lt;/date&gt;&lt;/pub-dates&gt;&lt;/dates&gt;&lt;isbn&gt;1976-3026 (Electronic)&amp;#xD;1738-3684 (Linking)&lt;/isbn&gt;&lt;accession-num&gt;22216039&lt;/accession-num&gt;&lt;urls&gt;&lt;related-urls&gt;&lt;url&gt;http://www.ncbi.nlm.nih.gov/pubmed/22216039&lt;/url&gt;&lt;/related-urls&gt;&lt;/urls&gt;&lt;custom2&gt;3246137&lt;/custom2&gt;&lt;electronic-resource-num&gt;10.4306/pi.2011.8.4.305&lt;/electronic-resource-num&gt;&lt;language&gt;eng&lt;/language&gt;&lt;/record&gt;&lt;/Cite&gt;&lt;/EndNote&gt;</w:instrText>
            </w:r>
            <w:r w:rsidRPr="00101D3A">
              <w:fldChar w:fldCharType="separate"/>
            </w:r>
            <w:r w:rsidRPr="00101D3A">
              <w:rPr>
                <w:noProof/>
              </w:rPr>
              <w:t>(</w:t>
            </w:r>
            <w:hyperlink w:anchor="_ENREF_41" w:tooltip="Kim, 2011 #44216" w:history="1">
              <w:r w:rsidRPr="00101D3A">
                <w:rPr>
                  <w:noProof/>
                </w:rPr>
                <w:t>Kim, et al., 2011</w:t>
              </w:r>
            </w:hyperlink>
            <w:r w:rsidRPr="00101D3A">
              <w:rPr>
                <w:noProof/>
              </w:rPr>
              <w:t>)</w:t>
            </w:r>
            <w:r w:rsidRPr="00101D3A">
              <w:fldChar w:fldCharType="end"/>
            </w:r>
            <w:r w:rsidRPr="00101D3A">
              <w:t xml:space="preserve"> </w:t>
            </w:r>
          </w:p>
        </w:tc>
      </w:tr>
      <w:tr w:rsidR="004C4030" w:rsidRPr="00E733D6" w:rsidTr="002C6E51">
        <w:trPr>
          <w:trHeight w:val="300"/>
        </w:trPr>
        <w:tc>
          <w:tcPr>
            <w:tcW w:w="1979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proofErr w:type="spellStart"/>
            <w:r w:rsidRPr="00101D3A">
              <w:lastRenderedPageBreak/>
              <w:t>Lobbestael</w:t>
            </w:r>
            <w:proofErr w:type="spellEnd"/>
          </w:p>
        </w:tc>
        <w:tc>
          <w:tcPr>
            <w:tcW w:w="1370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226</w:t>
            </w:r>
          </w:p>
        </w:tc>
        <w:tc>
          <w:tcPr>
            <w:tcW w:w="1487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 xml:space="preserve">262 (chronic fatigue syndrome patients </w:t>
            </w:r>
            <w:r w:rsidRPr="00101D3A">
              <w:fldChar w:fldCharType="begin">
                <w:fldData xml:space="preserve">PEVuZE5vdGU+PENpdGU+PEF1dGhvcj5IZWluczwvQXV0aG9yPjxZZWFyPjIwMTE8L1llYXI+PFJl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</w:fldData>
              </w:fldChar>
            </w:r>
            <w:r w:rsidRPr="00101D3A">
              <w:instrText xml:space="preserve"> ADDIN EN.CITE </w:instrText>
            </w:r>
            <w:r w:rsidRPr="00101D3A">
              <w:fldChar w:fldCharType="begin">
                <w:fldData xml:space="preserve">PEVuZE5vdGU+PENpdGU+PEF1dGhvcj5IZWluczwvQXV0aG9yPjxZZWFyPjIwMTE8L1llYXI+PFJl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</w:fldData>
              </w:fldChar>
            </w:r>
            <w:r w:rsidRPr="00101D3A">
              <w:instrText xml:space="preserve"> ADDIN EN.CITE.DATA </w:instrText>
            </w:r>
            <w:r w:rsidRPr="00101D3A">
              <w:fldChar w:fldCharType="end"/>
            </w:r>
            <w:r w:rsidRPr="00101D3A">
              <w:fldChar w:fldCharType="separate"/>
            </w:r>
            <w:r w:rsidRPr="00101D3A">
              <w:rPr>
                <w:noProof/>
              </w:rPr>
              <w:t>(</w:t>
            </w:r>
            <w:hyperlink w:anchor="_ENREF_34" w:tooltip="Heins, 2011 #108379" w:history="1">
              <w:r w:rsidRPr="00101D3A">
                <w:rPr>
                  <w:noProof/>
                </w:rPr>
                <w:t>Heins et al., 2011</w:t>
              </w:r>
            </w:hyperlink>
            <w:r w:rsidRPr="00101D3A">
              <w:rPr>
                <w:noProof/>
              </w:rPr>
              <w:t>)</w:t>
            </w:r>
            <w:r w:rsidRPr="00101D3A">
              <w:fldChar w:fldCharType="end"/>
            </w:r>
            <w:r w:rsidRPr="00101D3A">
              <w:t xml:space="preserve"> ), </w:t>
            </w:r>
          </w:p>
        </w:tc>
        <w:tc>
          <w:tcPr>
            <w:tcW w:w="1059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Dutch</w:t>
            </w:r>
          </w:p>
        </w:tc>
        <w:tc>
          <w:tcPr>
            <w:tcW w:w="3032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fldChar w:fldCharType="begin">
                <w:fldData xml:space="preserve">PEVuZE5vdGU+PENpdGU+PEF1dGhvcj5Mb2JiZXN0YWVsPC9BdXRob3I+PFllYXI+MjAwOTwvWWVh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</w:fldData>
              </w:fldChar>
            </w:r>
            <w:r w:rsidRPr="00101D3A">
              <w:instrText xml:space="preserve"> ADDIN EN.CITE </w:instrText>
            </w:r>
            <w:r w:rsidRPr="00101D3A">
              <w:fldChar w:fldCharType="begin">
                <w:fldData xml:space="preserve">PEVuZE5vdGU+PENpdGU+PEF1dGhvcj5Mb2JiZXN0YWVsPC9BdXRob3I+PFllYXI+MjAwOTwvWWVh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</w:fldData>
              </w:fldChar>
            </w:r>
            <w:r w:rsidRPr="00101D3A">
              <w:instrText xml:space="preserve"> ADDIN EN.CITE.DATA </w:instrText>
            </w:r>
            <w:r w:rsidRPr="00101D3A">
              <w:fldChar w:fldCharType="end"/>
            </w:r>
            <w:r w:rsidRPr="00101D3A">
              <w:fldChar w:fldCharType="separate"/>
            </w:r>
            <w:r w:rsidRPr="00101D3A">
              <w:rPr>
                <w:noProof/>
              </w:rPr>
              <w:t>(</w:t>
            </w:r>
            <w:hyperlink w:anchor="_ENREF_47" w:tooltip="Lobbestael, 2009 #41903" w:history="1">
              <w:r w:rsidRPr="00101D3A">
                <w:rPr>
                  <w:noProof/>
                </w:rPr>
                <w:t>Lobbestael, Arntz, Harkema-Schouten, &amp; Bernstein, 2009</w:t>
              </w:r>
            </w:hyperlink>
            <w:r w:rsidRPr="00101D3A">
              <w:rPr>
                <w:noProof/>
              </w:rPr>
              <w:t>)</w:t>
            </w:r>
            <w:r w:rsidRPr="00101D3A">
              <w:fldChar w:fldCharType="end"/>
            </w:r>
          </w:p>
          <w:p w:rsidR="004C4030" w:rsidRPr="00101D3A" w:rsidRDefault="004C4030" w:rsidP="002C6E51">
            <w:pPr>
              <w:spacing w:after="0" w:line="240" w:lineRule="auto"/>
            </w:pPr>
          </w:p>
          <w:p w:rsidR="004C4030" w:rsidRPr="00101D3A" w:rsidRDefault="004C4030" w:rsidP="002C6E51">
            <w:pPr>
              <w:spacing w:after="0" w:line="240" w:lineRule="auto"/>
            </w:pPr>
          </w:p>
        </w:tc>
      </w:tr>
      <w:tr w:rsidR="004C4030" w:rsidRPr="00E733D6" w:rsidTr="002C6E51">
        <w:trPr>
          <w:trHeight w:val="300"/>
        </w:trPr>
        <w:tc>
          <w:tcPr>
            <w:tcW w:w="1979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proofErr w:type="spellStart"/>
            <w:r w:rsidRPr="00101D3A">
              <w:t>Lochner</w:t>
            </w:r>
            <w:proofErr w:type="spellEnd"/>
          </w:p>
        </w:tc>
        <w:tc>
          <w:tcPr>
            <w:tcW w:w="1370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0</w:t>
            </w:r>
          </w:p>
        </w:tc>
        <w:tc>
          <w:tcPr>
            <w:tcW w:w="1487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408 (female psychiatric patients, patients with social anxiety disorder or panic disorder)</w:t>
            </w:r>
          </w:p>
        </w:tc>
        <w:tc>
          <w:tcPr>
            <w:tcW w:w="1059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English</w:t>
            </w:r>
          </w:p>
        </w:tc>
        <w:tc>
          <w:tcPr>
            <w:tcW w:w="3032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fldChar w:fldCharType="begin">
                <w:fldData xml:space="preserve">PEVuZE5vdGU+PENpdGU+PEF1dGhvcj5Mb2NobmVyPC9BdXRob3I+PFllYXI+MjAwMjwvWWVhcj48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</w:fldData>
              </w:fldChar>
            </w:r>
            <w:r w:rsidRPr="00101D3A">
              <w:instrText xml:space="preserve"> ADDIN EN.CITE </w:instrText>
            </w:r>
            <w:r w:rsidRPr="00101D3A">
              <w:fldChar w:fldCharType="begin">
                <w:fldData xml:space="preserve">PEVuZE5vdGU+PENpdGU+PEF1dGhvcj5Mb2NobmVyPC9BdXRob3I+PFllYXI+MjAwMjwvWWVhcj48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</w:fldData>
              </w:fldChar>
            </w:r>
            <w:r w:rsidRPr="00101D3A">
              <w:instrText xml:space="preserve"> ADDIN EN.CITE.DATA </w:instrText>
            </w:r>
            <w:r w:rsidRPr="00101D3A">
              <w:fldChar w:fldCharType="end"/>
            </w:r>
            <w:r w:rsidRPr="00101D3A">
              <w:fldChar w:fldCharType="separate"/>
            </w:r>
            <w:r w:rsidRPr="00101D3A">
              <w:rPr>
                <w:noProof/>
              </w:rPr>
              <w:t>(</w:t>
            </w:r>
            <w:hyperlink w:anchor="_ENREF_48" w:tooltip="Lochner, 2002 #43454" w:history="1">
              <w:r w:rsidRPr="00101D3A">
                <w:rPr>
                  <w:noProof/>
                </w:rPr>
                <w:t>Lochner et al., 2002</w:t>
              </w:r>
            </w:hyperlink>
            <w:r w:rsidRPr="00101D3A">
              <w:rPr>
                <w:noProof/>
              </w:rPr>
              <w:t>)</w:t>
            </w:r>
            <w:r w:rsidRPr="00101D3A">
              <w:fldChar w:fldCharType="end"/>
            </w:r>
          </w:p>
        </w:tc>
      </w:tr>
      <w:tr w:rsidR="004C4030" w:rsidRPr="00E733D6" w:rsidTr="002C6E51">
        <w:trPr>
          <w:trHeight w:val="300"/>
        </w:trPr>
        <w:tc>
          <w:tcPr>
            <w:tcW w:w="1979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MacDonald</w:t>
            </w:r>
          </w:p>
        </w:tc>
        <w:tc>
          <w:tcPr>
            <w:tcW w:w="1370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0</w:t>
            </w:r>
          </w:p>
        </w:tc>
        <w:tc>
          <w:tcPr>
            <w:tcW w:w="1487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200 (psychiatric outpatients)</w:t>
            </w:r>
          </w:p>
        </w:tc>
        <w:tc>
          <w:tcPr>
            <w:tcW w:w="1059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English</w:t>
            </w:r>
          </w:p>
        </w:tc>
        <w:tc>
          <w:tcPr>
            <w:tcW w:w="3032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fldChar w:fldCharType="begin"/>
            </w:r>
            <w:r w:rsidRPr="00101D3A">
              <w:instrText xml:space="preserve"> ADDIN EN.CITE &lt;EndNote&gt;&lt;Cite&gt;&lt;Author&gt;MacDonald&lt;/Author&gt;&lt;Year&gt;2014&lt;/Year&gt;&lt;RecNum&gt;107339&lt;/RecNum&gt;&lt;DisplayText&gt;(MacDonald, et al., 2014)&lt;/DisplayText&gt;&lt;record&gt;&lt;rec-number&gt;107339&lt;/rec-number&gt;&lt;foreign-keys&gt;&lt;key app="EN" db-id="x59wx9t5p9ser9evpzov9wfmfv9w2ex0sree"&gt;107339&lt;/key&gt;&lt;/foreign-keys&gt;&lt;ref-type name="Journal Article"&gt;17&lt;/ref-type&gt;&lt;contributors&gt;&lt;authors&gt;&lt;author&gt;MacDonald, K.&lt;/author&gt;&lt;author&gt;Thomas, M. L.&lt;/author&gt;&lt;author&gt;MacDonald, T. M.&lt;/author&gt;&lt;author&gt;Sciolla, A. F.&lt;/author&gt;&lt;/authors&gt;&lt;/contributors&gt;&lt;auth-address&gt;University of California, San Diego, CA, USA kai@kaimacdonald.com.&amp;#xD;University of California, San Diego, CA, USA.&amp;#xD;Private Practice, San Diego, CA, USA.&amp;#xD;University of California, Davis, Sacramento, USA.&lt;/auth-address&gt;&lt;titles&gt;&lt;title&gt;A Perfect Childhood? Clinical Correlates of Minimization and Denial on the Childhood Trauma Questionnaire&lt;/title&gt;&lt;secondary-title&gt;Journal of interpersonal violence&lt;/secondary-title&gt;&lt;alt-title&gt;J Interpers Violence&lt;/alt-title&gt;&lt;/titles&gt;&lt;periodical&gt;&lt;full-title&gt;Journal of interpersonal violence&lt;/full-title&gt;&lt;abbr-1&gt;J Interpers Violence&lt;/abbr-1&gt;&lt;/periodical&gt;&lt;alt-periodical&gt;&lt;full-title&gt;Journal of interpersonal violence&lt;/full-title&gt;&lt;abbr-1&gt;J Interpers Violence&lt;/abbr-1&gt;&lt;/alt-periodical&gt;&lt;edition&gt;2014/07/02&lt;/edition&gt;&lt;dates&gt;&lt;year&gt;2014&lt;/year&gt;&lt;pub-dates&gt;&lt;date&gt;Jun 30&lt;/date&gt;&lt;/pub-dates&gt;&lt;/dates&gt;&lt;isbn&gt;1552-6518 (Electronic)&amp;#xD;0886-2605 (Linking)&lt;/isbn&gt;&lt;accession-num&gt;24981003&lt;/accession-num&gt;&lt;urls&gt;&lt;related-urls&gt;&lt;url&gt;http://www.ncbi.nlm.nih.gov/pubmed/24981003&lt;/url&gt;&lt;/related-urls&gt;&lt;/urls&gt;&lt;electronic-resource-num&gt;10.1177/0886260514539761&lt;/electronic-resource-num&gt;&lt;language&gt;Eng&lt;/language&gt;&lt;/record&gt;&lt;/Cite&gt;&lt;/EndNote&gt;</w:instrText>
            </w:r>
            <w:r w:rsidRPr="00101D3A">
              <w:fldChar w:fldCharType="separate"/>
            </w:r>
            <w:r w:rsidRPr="00101D3A">
              <w:rPr>
                <w:noProof/>
              </w:rPr>
              <w:t>(</w:t>
            </w:r>
            <w:hyperlink w:anchor="_ENREF_49" w:tooltip="MacDonald, 2014 #107339" w:history="1">
              <w:r w:rsidRPr="00101D3A">
                <w:rPr>
                  <w:noProof/>
                </w:rPr>
                <w:t>MacDonald, et al., 2014</w:t>
              </w:r>
            </w:hyperlink>
            <w:r w:rsidRPr="00101D3A">
              <w:rPr>
                <w:noProof/>
              </w:rPr>
              <w:t>)</w:t>
            </w:r>
            <w:r w:rsidRPr="00101D3A">
              <w:fldChar w:fldCharType="end"/>
            </w:r>
          </w:p>
        </w:tc>
      </w:tr>
      <w:tr w:rsidR="004C4030" w:rsidRPr="00E733D6" w:rsidTr="002C6E51">
        <w:trPr>
          <w:trHeight w:val="300"/>
        </w:trPr>
        <w:tc>
          <w:tcPr>
            <w:tcW w:w="1979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proofErr w:type="spellStart"/>
            <w:r w:rsidRPr="00101D3A">
              <w:t>Lauritzen</w:t>
            </w:r>
            <w:proofErr w:type="spellEnd"/>
            <w:r w:rsidRPr="00101D3A">
              <w:t xml:space="preserve"> and </w:t>
            </w:r>
            <w:proofErr w:type="spellStart"/>
            <w:r w:rsidRPr="00101D3A">
              <w:t>Ravndal</w:t>
            </w:r>
            <w:proofErr w:type="spellEnd"/>
          </w:p>
        </w:tc>
        <w:tc>
          <w:tcPr>
            <w:tcW w:w="1370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0</w:t>
            </w:r>
          </w:p>
        </w:tc>
        <w:tc>
          <w:tcPr>
            <w:tcW w:w="1487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481 (substance use disordered-patients)</w:t>
            </w:r>
          </w:p>
        </w:tc>
        <w:tc>
          <w:tcPr>
            <w:tcW w:w="1059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Norwegian</w:t>
            </w:r>
          </w:p>
        </w:tc>
        <w:tc>
          <w:tcPr>
            <w:tcW w:w="3032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fldChar w:fldCharType="begin"/>
            </w:r>
            <w:r w:rsidRPr="00101D3A">
              <w:instrText xml:space="preserve"> ADDIN EN.CITE &lt;EndNote&gt;&lt;Cite&gt;&lt;Author&gt;Ravndal&lt;/Author&gt;&lt;Year&gt;2001&lt;/Year&gt;&lt;RecNum&gt;109979&lt;/RecNum&gt;&lt;DisplayText&gt;(Lauritzen, Ravndal, &amp;amp; Larsson, 2012; Ravndal, Lauritzen, Frank, Jansson, &amp;amp; Larsson, 2001)&lt;/DisplayText&gt;&lt;record&gt;&lt;rec-number&gt;109979&lt;/rec-number&gt;&lt;foreign-keys&gt;&lt;key app="EN" db-id="x59wx9t5p9ser9evpzov9wfmfv9w2ex0sree"&gt;109979&lt;/key&gt;&lt;/foreign-keys&gt;&lt;ref-type name="Journal Article"&gt;17&lt;/ref-type&gt;&lt;contributors&gt;&lt;authors&gt;&lt;author&gt;Ravndal, E.&lt;/author&gt;&lt;author&gt;Lauritzen, G.&lt;/author&gt;&lt;author&gt;Frank, O.&lt;/author&gt;&lt;author&gt;Jansson, I.&lt;/author&gt;&lt;author&gt;Larsson, J.&lt;/author&gt;&lt;/authors&gt;&lt;/contributors&gt;&lt;titles&gt;&lt;title&gt;Childhood maltreatment among norwegian drug abusers in treatment. &lt;/title&gt;&lt;secondary-title&gt;International Journal of Social Welfare&lt;/secondary-title&gt;&lt;/titles&gt;&lt;periodical&gt;&lt;full-title&gt;International Journal of Social Welfare&lt;/full-title&gt;&lt;/periodical&gt;&lt;pages&gt;142-147.&lt;/pages&gt;&lt;volume&gt;10&lt;/volume&gt;&lt;number&gt;2&lt;/number&gt;&lt;dates&gt;&lt;year&gt;2001&lt;/year&gt;&lt;/dates&gt;&lt;urls&gt;&lt;/urls&gt;&lt;/record&gt;&lt;/Cite&gt;&lt;Cite&gt;&lt;Author&gt;Lauritzen&lt;/Author&gt;&lt;Year&gt;2012&lt;/Year&gt;&lt;RecNum&gt;109980&lt;/RecNum&gt;&lt;record&gt;&lt;rec-number&gt;109980&lt;/rec-number&gt;&lt;foreign-keys&gt;&lt;key app="EN" db-id="x59wx9t5p9ser9evpzov9wfmfv9w2ex0sree"&gt;109980&lt;/key&gt;&lt;/foreign-keys&gt;&lt;ref-type name="Journal Article"&gt;17&lt;/ref-type&gt;&lt;contributors&gt;&lt;authors&gt;&lt;author&gt;Lauritzen, G.&lt;/author&gt;&lt;author&gt;Ravndal, E.&lt;/author&gt;&lt;author&gt;Larsson, J.&lt;/author&gt;&lt;/authors&gt;&lt;/contributors&gt;&lt;titles&gt;&lt;title&gt;Through 10 years. A follow-up study of drug abusers in treatment. SIRUS-report 6/2012&lt;/title&gt;&lt;secondary-title&gt;Norwegian Institute for Alcohol and Drug Research. &lt;/secondary-title&gt;&lt;/titles&gt;&lt;periodical&gt;&lt;full-title&gt;Norwegian Institute for Alcohol and Drug Research.&lt;/full-title&gt;&lt;/periodical&gt;&lt;pages&gt;1-160&lt;/pages&gt;&lt;dates&gt;&lt;year&gt;2012&lt;/year&gt;&lt;/dates&gt;&lt;pub-location&gt;Oslo&lt;/pub-location&gt;&lt;urls&gt;&lt;/urls&gt;&lt;/record&gt;&lt;/Cite&gt;&lt;/EndNote&gt;</w:instrText>
            </w:r>
            <w:r w:rsidRPr="00101D3A">
              <w:fldChar w:fldCharType="separate"/>
            </w:r>
            <w:r w:rsidRPr="00101D3A">
              <w:rPr>
                <w:noProof/>
              </w:rPr>
              <w:t>(</w:t>
            </w:r>
            <w:hyperlink w:anchor="_ENREF_44" w:tooltip="Lauritzen, 2012 #109980" w:history="1">
              <w:r w:rsidRPr="00101D3A">
                <w:rPr>
                  <w:noProof/>
                </w:rPr>
                <w:t>Lauritzen, Ravndal, &amp; Larsson, 2012</w:t>
              </w:r>
            </w:hyperlink>
            <w:r w:rsidRPr="00101D3A">
              <w:rPr>
                <w:noProof/>
              </w:rPr>
              <w:t xml:space="preserve">; </w:t>
            </w:r>
            <w:hyperlink w:anchor="_ENREF_61" w:tooltip="Ravndal, 2001 #109979" w:history="1">
              <w:r w:rsidRPr="00101D3A">
                <w:rPr>
                  <w:noProof/>
                </w:rPr>
                <w:t>Ravndal, Lauritzen, Frank, Jansson, &amp; Larsson, 2001</w:t>
              </w:r>
            </w:hyperlink>
            <w:r w:rsidRPr="00101D3A">
              <w:rPr>
                <w:noProof/>
              </w:rPr>
              <w:t>)</w:t>
            </w:r>
            <w:r w:rsidRPr="00101D3A">
              <w:fldChar w:fldCharType="end"/>
            </w:r>
          </w:p>
        </w:tc>
      </w:tr>
      <w:tr w:rsidR="004C4030" w:rsidRPr="00E733D6" w:rsidTr="002C6E51">
        <w:trPr>
          <w:trHeight w:val="300"/>
        </w:trPr>
        <w:tc>
          <w:tcPr>
            <w:tcW w:w="1979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Riggs</w:t>
            </w:r>
          </w:p>
        </w:tc>
        <w:tc>
          <w:tcPr>
            <w:tcW w:w="1370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286</w:t>
            </w:r>
          </w:p>
        </w:tc>
        <w:tc>
          <w:tcPr>
            <w:tcW w:w="1487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0</w:t>
            </w:r>
          </w:p>
        </w:tc>
        <w:tc>
          <w:tcPr>
            <w:tcW w:w="1059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English</w:t>
            </w:r>
          </w:p>
        </w:tc>
        <w:tc>
          <w:tcPr>
            <w:tcW w:w="3032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fldChar w:fldCharType="begin"/>
            </w:r>
            <w:r w:rsidRPr="00101D3A">
              <w:instrText xml:space="preserve"> ADDIN EN.CITE &lt;EndNote&gt;&lt;Cite&gt;&lt;Author&gt;Riggs&lt;/Author&gt;&lt;Year&gt;2011&lt;/Year&gt;&lt;RecNum&gt;31184&lt;/RecNum&gt;&lt;DisplayText&gt;(Riggs, Cusimano, &amp;amp; Benson, 2011)&lt;/DisplayText&gt;&lt;record&gt;&lt;rec-number&gt;31184&lt;/rec-number&gt;&lt;foreign-keys&gt;&lt;key app="EN" db-id="x59wx9t5p9ser9evpzov9wfmfv9w2ex0sree"&gt;31184&lt;/key&gt;&lt;/foreign-keys&gt;&lt;ref-type name="Journal Article"&gt;17&lt;/ref-type&gt;&lt;contributors&gt;&lt;authors&gt;&lt;author&gt;Riggs, S. A.&lt;/author&gt;&lt;author&gt;Cusimano, A. M.&lt;/author&gt;&lt;author&gt;Benson, K. M.&lt;/author&gt;&lt;/authors&gt;&lt;/contributors&gt;&lt;auth-address&gt;Department of Psychology, University of North Texas, Denton, TX 76203-5017, USA. riggs@unt.edu&lt;/auth-address&gt;&lt;titles&gt;&lt;title&gt;Childhood emotional abuse and attachment processes in the dyadic adjustment of dating couples&lt;/title&gt;&lt;secondary-title&gt;Journal of Counseling Psychology&lt;/secondary-title&gt;&lt;alt-title&gt;J Couns Psychol&lt;/alt-title&gt;&lt;/titles&gt;&lt;periodical&gt;&lt;full-title&gt;Journal of counseling psychology&lt;/full-title&gt;&lt;abbr-1&gt;J Couns Psychol&lt;/abbr-1&gt;&lt;/periodical&gt;&lt;alt-periodical&gt;&lt;full-title&gt;Journal of counseling psychology&lt;/full-title&gt;&lt;abbr-1&gt;J Couns Psychol&lt;/abbr-1&gt;&lt;/alt-periodical&gt;&lt;pages&gt;126-38&lt;/pages&gt;&lt;volume&gt;58&lt;/volume&gt;&lt;number&gt;1&lt;/number&gt;&lt;edition&gt;2010/12/15&lt;/edition&gt;&lt;keywords&gt;&lt;keyword&gt;Adolescent&lt;/keyword&gt;&lt;keyword&gt;Adult&lt;/keyword&gt;&lt;keyword&gt;Child Abuse/*psychology&lt;/keyword&gt;&lt;keyword&gt;*Courtship&lt;/keyword&gt;&lt;keyword&gt;*Emotions&lt;/keyword&gt;&lt;keyword&gt;Female&lt;/keyword&gt;&lt;keyword&gt;Humans&lt;/keyword&gt;&lt;keyword&gt;Male&lt;/keyword&gt;&lt;keyword&gt;Models, Psychological&lt;/keyword&gt;&lt;keyword&gt;Personality Inventory/statistics &amp;amp; numerical data&lt;/keyword&gt;&lt;keyword&gt;Psychometrics&lt;/keyword&gt;&lt;keyword&gt;Reactive Attachment Disorder/diagnosis/*psychology&lt;/keyword&gt;&lt;keyword&gt;Social Support&lt;/keyword&gt;&lt;keyword&gt;Young Adult&lt;/keyword&gt;&lt;/keywords&gt;&lt;dates&gt;&lt;year&gt;2011&lt;/year&gt;&lt;pub-dates&gt;&lt;date&gt;Jan&lt;/date&gt;&lt;/pub-dates&gt;&lt;/dates&gt;&lt;isbn&gt;0022-0167 (Print)&amp;#xD;0022-0167 (Linking)&lt;/isbn&gt;&lt;accession-num&gt;21142355&lt;/accession-num&gt;&lt;urls&gt;&lt;related-urls&gt;&lt;url&gt;http://www.ncbi.nlm.nih.gov/pubmed/21142355&lt;/url&gt;&lt;/related-urls&gt;&lt;/urls&gt;&lt;electronic-resource-num&gt;10.1037/a0021319&lt;/electronic-resource-num&gt;&lt;language&gt;eng&lt;/language&gt;&lt;/record&gt;&lt;/Cite&gt;&lt;/EndNote&gt;</w:instrText>
            </w:r>
            <w:r w:rsidRPr="00101D3A">
              <w:fldChar w:fldCharType="separate"/>
            </w:r>
            <w:r w:rsidRPr="00101D3A">
              <w:rPr>
                <w:noProof/>
              </w:rPr>
              <w:t>(</w:t>
            </w:r>
            <w:hyperlink w:anchor="_ENREF_63" w:tooltip="Riggs, 2011 #31184" w:history="1">
              <w:r w:rsidRPr="00101D3A">
                <w:rPr>
                  <w:noProof/>
                </w:rPr>
                <w:t>Riggs, Cusimano, &amp; Benson, 2011</w:t>
              </w:r>
            </w:hyperlink>
            <w:r w:rsidRPr="00101D3A">
              <w:rPr>
                <w:noProof/>
              </w:rPr>
              <w:t>)</w:t>
            </w:r>
            <w:r w:rsidRPr="00101D3A">
              <w:fldChar w:fldCharType="end"/>
            </w:r>
          </w:p>
        </w:tc>
      </w:tr>
      <w:tr w:rsidR="004C4030" w:rsidRPr="00E733D6" w:rsidTr="002C6E51">
        <w:trPr>
          <w:trHeight w:val="300"/>
        </w:trPr>
        <w:tc>
          <w:tcPr>
            <w:tcW w:w="1979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proofErr w:type="spellStart"/>
            <w:r w:rsidRPr="00101D3A">
              <w:t>Sar</w:t>
            </w:r>
            <w:proofErr w:type="spellEnd"/>
          </w:p>
        </w:tc>
        <w:tc>
          <w:tcPr>
            <w:tcW w:w="1370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1301</w:t>
            </w:r>
          </w:p>
        </w:tc>
        <w:tc>
          <w:tcPr>
            <w:tcW w:w="1487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0</w:t>
            </w:r>
          </w:p>
        </w:tc>
        <w:tc>
          <w:tcPr>
            <w:tcW w:w="1059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Turkish</w:t>
            </w:r>
          </w:p>
        </w:tc>
        <w:tc>
          <w:tcPr>
            <w:tcW w:w="3032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fldChar w:fldCharType="begin">
                <w:fldData xml:space="preserve">PEVuZE5vdGU+PENpdGU+PEF1dGhvcj5TYXI8L0F1dGhvcj48WWVhcj4yMDA2PC9ZZWFyPjxSZWNO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</w:fldData>
              </w:fldChar>
            </w:r>
            <w:r w:rsidRPr="00101D3A">
              <w:instrText xml:space="preserve"> ADDIN EN.CITE </w:instrText>
            </w:r>
            <w:r w:rsidRPr="00101D3A">
              <w:fldChar w:fldCharType="begin">
                <w:fldData xml:space="preserve">PEVuZE5vdGU+PENpdGU+PEF1dGhvcj5TYXI8L0F1dGhvcj48WWVhcj4yMDA2PC9ZZWFyPjxSZWNO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</w:fldData>
              </w:fldChar>
            </w:r>
            <w:r w:rsidRPr="00101D3A">
              <w:instrText xml:space="preserve"> ADDIN EN.CITE.DATA </w:instrText>
            </w:r>
            <w:r w:rsidRPr="00101D3A">
              <w:fldChar w:fldCharType="end"/>
            </w:r>
            <w:r w:rsidRPr="00101D3A">
              <w:fldChar w:fldCharType="separate"/>
            </w:r>
            <w:r w:rsidRPr="00101D3A">
              <w:rPr>
                <w:noProof/>
              </w:rPr>
              <w:t>(</w:t>
            </w:r>
            <w:hyperlink w:anchor="_ENREF_68" w:tooltip="Sar, 2006 #37962" w:history="1">
              <w:r w:rsidRPr="00101D3A">
                <w:rPr>
                  <w:noProof/>
                </w:rPr>
                <w:t>Sar, Akyuz, Kugu, Ozturk, &amp; Ertem-Vehid, 2006</w:t>
              </w:r>
            </w:hyperlink>
            <w:r w:rsidRPr="00101D3A">
              <w:rPr>
                <w:noProof/>
              </w:rPr>
              <w:t xml:space="preserve">; </w:t>
            </w:r>
            <w:hyperlink w:anchor="_ENREF_69" w:tooltip="Sar, 2004 #3384" w:history="1">
              <w:r w:rsidRPr="00101D3A">
                <w:rPr>
                  <w:noProof/>
                </w:rPr>
                <w:t>Sar, Akyuz, Kundakci, Kiziltan, &amp; Dogan, 2004</w:t>
              </w:r>
            </w:hyperlink>
            <w:r w:rsidRPr="00101D3A">
              <w:rPr>
                <w:noProof/>
              </w:rPr>
              <w:t>)</w:t>
            </w:r>
            <w:r w:rsidRPr="00101D3A">
              <w:fldChar w:fldCharType="end"/>
            </w:r>
          </w:p>
        </w:tc>
      </w:tr>
      <w:tr w:rsidR="004C4030" w:rsidRPr="00E733D6" w:rsidTr="002C6E51">
        <w:trPr>
          <w:trHeight w:val="300"/>
        </w:trPr>
        <w:tc>
          <w:tcPr>
            <w:tcW w:w="1979" w:type="dxa"/>
            <w:shd w:val="clear" w:color="auto" w:fill="auto"/>
            <w:noWrap/>
            <w:hideMark/>
          </w:tcPr>
          <w:p w:rsidR="004C4030" w:rsidRPr="00101D3A" w:rsidRDefault="004C4030" w:rsidP="002C6E51">
            <w:proofErr w:type="spellStart"/>
            <w:r w:rsidRPr="00101D3A">
              <w:t>Schäfer</w:t>
            </w:r>
            <w:proofErr w:type="spellEnd"/>
            <w:r w:rsidRPr="00101D3A">
              <w:t xml:space="preserve"> </w:t>
            </w:r>
          </w:p>
        </w:tc>
        <w:tc>
          <w:tcPr>
            <w:tcW w:w="1370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0</w:t>
            </w:r>
          </w:p>
        </w:tc>
        <w:tc>
          <w:tcPr>
            <w:tcW w:w="1487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329 (patients with alcohol dependence)</w:t>
            </w:r>
          </w:p>
        </w:tc>
        <w:tc>
          <w:tcPr>
            <w:tcW w:w="1059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German</w:t>
            </w:r>
          </w:p>
        </w:tc>
        <w:tc>
          <w:tcPr>
            <w:tcW w:w="3032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 xml:space="preserve">Entire data set unpublished, though portion is from </w:t>
            </w:r>
            <w:r w:rsidRPr="00101D3A">
              <w:fldChar w:fldCharType="begin"/>
            </w:r>
            <w:r w:rsidRPr="00101D3A">
              <w:instrText xml:space="preserve"> ADDIN EN.CITE &lt;EndNote&gt;&lt;Cite&gt;&lt;Author&gt;Schafer&lt;/Author&gt;&lt;Year&gt;2007&lt;/Year&gt;&lt;RecNum&gt;110551&lt;/RecNum&gt;&lt;DisplayText&gt;(Schafer et al., 2007)&lt;/DisplayText&gt;&lt;record&gt;&lt;rec-number&gt;110551&lt;/rec-number&gt;&lt;foreign-keys&gt;&lt;key app="EN" db-id="x59wx9t5p9ser9evpzov9wfmfv9w2ex0sree"&gt;110551&lt;/key&gt;&lt;/foreign-keys&gt;&lt;ref-type name="Journal Article"&gt;17&lt;/ref-type&gt;&lt;contributors&gt;&lt;authors&gt;&lt;author&gt;Schafer, I.&lt;/author&gt;&lt;author&gt;Reininghaus, U.&lt;/author&gt;&lt;author&gt;Langeland, W.&lt;/author&gt;&lt;author&gt;Voss, A.&lt;/author&gt;&lt;author&gt;Zieger, N.&lt;/author&gt;&lt;author&gt;Haasen, C.&lt;/author&gt;&lt;author&gt;Karow, A.&lt;/author&gt;&lt;/authors&gt;&lt;/contributors&gt;&lt;auth-address&gt;Department of Psychiatry and Psychotherapy, University Medical Center Hamburg-Eppendorf, 20246 Hamburg, Germany. i.schaefer@uke.uni-hamburg.de&lt;/auth-address&gt;&lt;titles&gt;&lt;title&gt;Dissociative symptoms in alcohol-dependent patients: associations with childhood trauma and substance abuse characteristics&lt;/title&gt;&lt;secondary-title&gt;Comprehensive Psychiatry&lt;/secondary-title&gt;&lt;alt-title&gt;Compr Psychiatry&lt;/alt-title&gt;&lt;/titles&gt;&lt;periodical&gt;&lt;full-title&gt;Comprehensive Psychiatry&lt;/full-title&gt;&lt;/periodical&gt;&lt;pages&gt;539-45&lt;/pages&gt;&lt;volume&gt;48&lt;/volume&gt;&lt;number&gt;6&lt;/number&gt;&lt;edition&gt;2007/10/24&lt;/edition&gt;&lt;keywords&gt;&lt;keyword&gt;Adult&lt;/keyword&gt;&lt;keyword&gt;Adult Survivors of Child Abuse/*psychology&lt;/keyword&gt;&lt;keyword&gt;Age of Onset&lt;/keyword&gt;&lt;keyword&gt;Alcoholism/*psychology&lt;/keyword&gt;&lt;keyword&gt;Dissociative Disorders/*psychology&lt;/keyword&gt;&lt;keyword&gt;Female&lt;/keyword&gt;&lt;keyword&gt;Humans&lt;/keyword&gt;&lt;keyword&gt;Linear Models&lt;/keyword&gt;&lt;keyword&gt;Male&lt;/keyword&gt;&lt;keyword&gt;Middle Aged&lt;/keyword&gt;&lt;keyword&gt;Questionnaires&lt;/keyword&gt;&lt;keyword&gt;Stress Disorders, Post-Traumatic/psychology&lt;/keyword&gt;&lt;/keywords&gt;&lt;dates&gt;&lt;year&gt;2007&lt;/year&gt;&lt;pub-dates&gt;&lt;date&gt;Nov-Dec&lt;/date&gt;&lt;/pub-dates&gt;&lt;/dates&gt;&lt;isbn&gt;0010-440X (Print)&amp;#xD;0010-440X (Linking)&lt;/isbn&gt;&lt;accession-num&gt;17954139&lt;/accession-num&gt;&lt;urls&gt;&lt;related-urls&gt;&lt;url&gt;http://www.ncbi.nlm.nih.gov/pubmed/17954139&lt;/url&gt;&lt;/related-urls&gt;&lt;/urls&gt;&lt;electronic-resource-num&gt;10.1016/j.comppsych.2007.05.013&lt;/electronic-resource-num&gt;&lt;language&gt;eng&lt;/language&gt;&lt;/record&gt;&lt;/Cite&gt;&lt;/EndNote&gt;</w:instrText>
            </w:r>
            <w:r w:rsidRPr="00101D3A">
              <w:fldChar w:fldCharType="separate"/>
            </w:r>
            <w:r w:rsidRPr="00101D3A">
              <w:rPr>
                <w:noProof/>
              </w:rPr>
              <w:t>(</w:t>
            </w:r>
            <w:hyperlink w:anchor="_ENREF_71" w:tooltip="Schafer, 2007 #110551" w:history="1">
              <w:r w:rsidRPr="00101D3A">
                <w:rPr>
                  <w:noProof/>
                </w:rPr>
                <w:t>Schafer et al., 2007</w:t>
              </w:r>
            </w:hyperlink>
            <w:r w:rsidRPr="00101D3A">
              <w:rPr>
                <w:noProof/>
              </w:rPr>
              <w:t>)</w:t>
            </w:r>
            <w:r w:rsidRPr="00101D3A">
              <w:fldChar w:fldCharType="end"/>
            </w:r>
          </w:p>
        </w:tc>
      </w:tr>
      <w:tr w:rsidR="004C4030" w:rsidRPr="00E733D6" w:rsidTr="002C6E51">
        <w:trPr>
          <w:trHeight w:val="300"/>
        </w:trPr>
        <w:tc>
          <w:tcPr>
            <w:tcW w:w="1979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Schlosser</w:t>
            </w:r>
          </w:p>
        </w:tc>
        <w:tc>
          <w:tcPr>
            <w:tcW w:w="1370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0</w:t>
            </w:r>
          </w:p>
        </w:tc>
        <w:tc>
          <w:tcPr>
            <w:tcW w:w="1487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821 (psychiatric patients)</w:t>
            </w:r>
          </w:p>
        </w:tc>
        <w:tc>
          <w:tcPr>
            <w:tcW w:w="1059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German</w:t>
            </w:r>
          </w:p>
        </w:tc>
        <w:tc>
          <w:tcPr>
            <w:tcW w:w="3032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 xml:space="preserve">Please refer to K </w:t>
            </w:r>
            <w:proofErr w:type="spellStart"/>
            <w:r w:rsidRPr="00101D3A">
              <w:t>Wingenfeld</w:t>
            </w:r>
            <w:proofErr w:type="spellEnd"/>
          </w:p>
        </w:tc>
      </w:tr>
      <w:tr w:rsidR="004C4030" w:rsidRPr="00E733D6" w:rsidTr="002C6E51">
        <w:trPr>
          <w:trHeight w:val="300"/>
        </w:trPr>
        <w:tc>
          <w:tcPr>
            <w:tcW w:w="1979" w:type="dxa"/>
            <w:shd w:val="clear" w:color="auto" w:fill="auto"/>
            <w:noWrap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Stein</w:t>
            </w:r>
          </w:p>
        </w:tc>
        <w:tc>
          <w:tcPr>
            <w:tcW w:w="1370" w:type="dxa"/>
            <w:shd w:val="clear" w:color="auto" w:fill="auto"/>
            <w:noWrap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1335 (undergraduate students)</w:t>
            </w:r>
          </w:p>
        </w:tc>
        <w:tc>
          <w:tcPr>
            <w:tcW w:w="1487" w:type="dxa"/>
            <w:shd w:val="clear" w:color="auto" w:fill="auto"/>
            <w:noWrap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61 (patients with anxiety disorders)</w:t>
            </w:r>
          </w:p>
        </w:tc>
        <w:tc>
          <w:tcPr>
            <w:tcW w:w="1059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English</w:t>
            </w:r>
          </w:p>
        </w:tc>
        <w:tc>
          <w:tcPr>
            <w:tcW w:w="3032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Has not yet been published</w:t>
            </w:r>
          </w:p>
        </w:tc>
      </w:tr>
      <w:tr w:rsidR="004C4030" w:rsidRPr="00E733D6" w:rsidTr="002C6E51">
        <w:trPr>
          <w:trHeight w:val="300"/>
        </w:trPr>
        <w:tc>
          <w:tcPr>
            <w:tcW w:w="1979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Subic-Wrana</w:t>
            </w:r>
          </w:p>
        </w:tc>
        <w:tc>
          <w:tcPr>
            <w:tcW w:w="1370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0</w:t>
            </w:r>
          </w:p>
        </w:tc>
        <w:tc>
          <w:tcPr>
            <w:tcW w:w="1487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1439 (outpatients of the psychosomatic department of a university hospital)</w:t>
            </w:r>
          </w:p>
        </w:tc>
        <w:tc>
          <w:tcPr>
            <w:tcW w:w="1059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German</w:t>
            </w:r>
          </w:p>
        </w:tc>
        <w:tc>
          <w:tcPr>
            <w:tcW w:w="3032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fldChar w:fldCharType="begin">
                <w:fldData xml:space="preserve">PEVuZE5vdGU+PENpdGU+PEF1dGhvcj5TdWJpYy1XcmFuYTwvQXV0aG9yPjxZZWFyPjIwMTE8L1ll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</w:fldData>
              </w:fldChar>
            </w:r>
            <w:r w:rsidRPr="00101D3A">
              <w:instrText xml:space="preserve"> ADDIN EN.CITE </w:instrText>
            </w:r>
            <w:r w:rsidRPr="00101D3A">
              <w:fldChar w:fldCharType="begin">
                <w:fldData xml:space="preserve">PEVuZE5vdGU+PENpdGU+PEF1dGhvcj5TdWJpYy1XcmFuYTwvQXV0aG9yPjxZZWFyPjIwMTE8L1ll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</w:fldData>
              </w:fldChar>
            </w:r>
            <w:r w:rsidRPr="00101D3A">
              <w:instrText xml:space="preserve"> ADDIN EN.CITE.DATA </w:instrText>
            </w:r>
            <w:r w:rsidRPr="00101D3A">
              <w:fldChar w:fldCharType="end"/>
            </w:r>
            <w:r w:rsidRPr="00101D3A">
              <w:fldChar w:fldCharType="separate"/>
            </w:r>
            <w:r w:rsidRPr="00101D3A">
              <w:rPr>
                <w:noProof/>
              </w:rPr>
              <w:t>(</w:t>
            </w:r>
            <w:hyperlink w:anchor="_ENREF_79" w:tooltip="Subic-Wrana, 2011 #46122" w:history="1">
              <w:r w:rsidRPr="00101D3A">
                <w:rPr>
                  <w:noProof/>
                </w:rPr>
                <w:t>Subic-Wrana et al., 2011</w:t>
              </w:r>
            </w:hyperlink>
            <w:r w:rsidRPr="00101D3A">
              <w:rPr>
                <w:noProof/>
              </w:rPr>
              <w:t>)</w:t>
            </w:r>
            <w:r w:rsidRPr="00101D3A">
              <w:fldChar w:fldCharType="end"/>
            </w:r>
          </w:p>
        </w:tc>
      </w:tr>
      <w:tr w:rsidR="004C4030" w:rsidRPr="00E733D6" w:rsidTr="002C6E51">
        <w:trPr>
          <w:trHeight w:val="300"/>
        </w:trPr>
        <w:tc>
          <w:tcPr>
            <w:tcW w:w="1979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lastRenderedPageBreak/>
              <w:t>Vogel</w:t>
            </w:r>
          </w:p>
        </w:tc>
        <w:tc>
          <w:tcPr>
            <w:tcW w:w="1370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0</w:t>
            </w:r>
          </w:p>
        </w:tc>
        <w:tc>
          <w:tcPr>
            <w:tcW w:w="1487" w:type="dxa"/>
            <w:shd w:val="clear" w:color="auto" w:fill="auto"/>
            <w:noWrap/>
            <w:hideMark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193 (opioid-maintained, heroin-dependent patients)</w:t>
            </w:r>
          </w:p>
        </w:tc>
        <w:tc>
          <w:tcPr>
            <w:tcW w:w="1059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German</w:t>
            </w:r>
          </w:p>
        </w:tc>
        <w:tc>
          <w:tcPr>
            <w:tcW w:w="3032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fldChar w:fldCharType="begin"/>
            </w:r>
            <w:r w:rsidRPr="00101D3A">
              <w:instrText xml:space="preserve"> ADDIN EN.CITE &lt;EndNote&gt;&lt;Cite&gt;&lt;Author&gt;Vogel&lt;/Author&gt;&lt;Year&gt;2011&lt;/Year&gt;&lt;RecNum&gt;37958&lt;/RecNum&gt;&lt;DisplayText&gt;(Vogel et al., 2011)&lt;/DisplayText&gt;&lt;record&gt;&lt;rec-number&gt;37958&lt;/rec-number&gt;&lt;foreign-keys&gt;&lt;key app="EN" db-id="x59wx9t5p9ser9evpzov9wfmfv9w2ex0sree"&gt;37958&lt;/key&gt;&lt;/foreign-keys&gt;&lt;ref-type name="Journal Article"&gt;17&lt;/ref-type&gt;&lt;contributors&gt;&lt;authors&gt;&lt;author&gt;Vogel, M.&lt;/author&gt;&lt;author&gt;Dursteler-Macfarland, K. M.&lt;/author&gt;&lt;author&gt;Walter, M.&lt;/author&gt;&lt;author&gt;Strasser, J.&lt;/author&gt;&lt;author&gt;Fehr, S.&lt;/author&gt;&lt;author&gt;Prieto, L.&lt;/author&gt;&lt;author&gt;Wiesbeck, G. A.&lt;/author&gt;&lt;/authors&gt;&lt;/contributors&gt;&lt;auth-address&gt;Division of Substance Use Disorders, Psychiatric Hospital of the University of Basel, Wilhelm Klein-Strasse 27, 4012 Basel, Switzerland.&lt;/auth-address&gt;&lt;titles&gt;&lt;title&gt;Prolonged use of benzodiazepines is associated with childhood trauma in opioid-maintained patients&lt;/title&gt;&lt;secondary-title&gt;Drug and alcohol dependence&lt;/secondary-title&gt;&lt;alt-title&gt;Drug Alcohol Depend&lt;/alt-title&gt;&lt;/titles&gt;&lt;periodical&gt;&lt;full-title&gt;Drug and alcohol dependence&lt;/full-title&gt;&lt;abbr-1&gt;Drug Alcohol Depend&lt;/abbr-1&gt;&lt;/periodical&gt;&lt;alt-periodical&gt;&lt;full-title&gt;Drug and alcohol dependence&lt;/full-title&gt;&lt;abbr-1&gt;Drug Alcohol Depend&lt;/abbr-1&gt;&lt;/alt-periodical&gt;&lt;pages&gt;93-8&lt;/pages&gt;&lt;volume&gt;119&lt;/volume&gt;&lt;number&gt;1-2&lt;/number&gt;&lt;edition&gt;2011/07/01&lt;/edition&gt;&lt;dates&gt;&lt;year&gt;2011&lt;/year&gt;&lt;pub-dates&gt;&lt;date&gt;Dec 1&lt;/date&gt;&lt;/pub-dates&gt;&lt;/dates&gt;&lt;isbn&gt;1879-0046 (Electronic)&amp;#xD;0376-8716 (Linking)&lt;/isbn&gt;&lt;accession-num&gt;21715105&lt;/accession-num&gt;&lt;urls&gt;&lt;related-urls&gt;&lt;url&gt;http://www.ncbi.nlm.nih.gov/pubmed/21715105&lt;/url&gt;&lt;/related-urls&gt;&lt;/urls&gt;&lt;electronic-resource-num&gt;10.1016/j.drugalcdep.2011.05.037&lt;/electronic-resource-num&gt;&lt;language&gt;eng&lt;/language&gt;&lt;/record&gt;&lt;/Cite&gt;&lt;/EndNote&gt;</w:instrText>
            </w:r>
            <w:r w:rsidRPr="00101D3A">
              <w:fldChar w:fldCharType="separate"/>
            </w:r>
            <w:r w:rsidRPr="00101D3A">
              <w:rPr>
                <w:noProof/>
              </w:rPr>
              <w:t>(</w:t>
            </w:r>
            <w:hyperlink w:anchor="_ENREF_88" w:tooltip="Vogel, 2011 #37958" w:history="1">
              <w:r w:rsidRPr="00101D3A">
                <w:rPr>
                  <w:noProof/>
                </w:rPr>
                <w:t>Vogel et al., 2011</w:t>
              </w:r>
            </w:hyperlink>
            <w:r w:rsidRPr="00101D3A">
              <w:rPr>
                <w:noProof/>
              </w:rPr>
              <w:t>)</w:t>
            </w:r>
            <w:r w:rsidRPr="00101D3A">
              <w:fldChar w:fldCharType="end"/>
            </w:r>
          </w:p>
        </w:tc>
      </w:tr>
      <w:tr w:rsidR="004C4030" w:rsidRPr="00E733D6" w:rsidTr="002C6E51">
        <w:trPr>
          <w:trHeight w:val="300"/>
        </w:trPr>
        <w:tc>
          <w:tcPr>
            <w:tcW w:w="1979" w:type="dxa"/>
            <w:shd w:val="clear" w:color="auto" w:fill="auto"/>
            <w:noWrap/>
          </w:tcPr>
          <w:p w:rsidR="004C4030" w:rsidRPr="00101D3A" w:rsidRDefault="004C4030" w:rsidP="002C6E51">
            <w:pPr>
              <w:spacing w:after="0" w:line="240" w:lineRule="auto"/>
            </w:pPr>
            <w:proofErr w:type="spellStart"/>
            <w:r w:rsidRPr="00101D3A">
              <w:t>Wingenfeld</w:t>
            </w:r>
            <w:proofErr w:type="spellEnd"/>
          </w:p>
        </w:tc>
        <w:tc>
          <w:tcPr>
            <w:tcW w:w="1370" w:type="dxa"/>
            <w:shd w:val="clear" w:color="auto" w:fill="auto"/>
            <w:noWrap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526</w:t>
            </w:r>
          </w:p>
        </w:tc>
        <w:tc>
          <w:tcPr>
            <w:tcW w:w="1487" w:type="dxa"/>
            <w:shd w:val="clear" w:color="auto" w:fill="auto"/>
            <w:noWrap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318 (psychiatric patients)</w:t>
            </w:r>
          </w:p>
        </w:tc>
        <w:tc>
          <w:tcPr>
            <w:tcW w:w="1059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t>German</w:t>
            </w:r>
          </w:p>
        </w:tc>
        <w:tc>
          <w:tcPr>
            <w:tcW w:w="3032" w:type="dxa"/>
            <w:shd w:val="clear" w:color="auto" w:fill="auto"/>
          </w:tcPr>
          <w:p w:rsidR="004C4030" w:rsidRPr="00101D3A" w:rsidRDefault="004C4030" w:rsidP="002C6E51">
            <w:pPr>
              <w:spacing w:after="0" w:line="240" w:lineRule="auto"/>
            </w:pPr>
            <w:r w:rsidRPr="00101D3A">
              <w:fldChar w:fldCharType="begin">
                <w:fldData xml:space="preserve">PEVuZE5vdGU+PENpdGU+PEF1dGhvcj5XaW5nZW5mZWxkPC9BdXRob3I+PFllYXI+MjAxMDwvWWVh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</w:fldData>
              </w:fldChar>
            </w:r>
            <w:r w:rsidRPr="00101D3A">
              <w:instrText xml:space="preserve"> ADDIN EN.CITE </w:instrText>
            </w:r>
            <w:r w:rsidRPr="00101D3A">
              <w:fldChar w:fldCharType="begin">
                <w:fldData xml:space="preserve">PEVuZE5vdGU+PENpdGU+PEF1dGhvcj5XaW5nZW5mZWxkPC9BdXRob3I+PFllYXI+MjAxMDwvWWVh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</w:fldData>
              </w:fldChar>
            </w:r>
            <w:r w:rsidRPr="00101D3A">
              <w:instrText xml:space="preserve"> ADDIN EN.CITE.DATA </w:instrText>
            </w:r>
            <w:r w:rsidRPr="00101D3A">
              <w:fldChar w:fldCharType="end"/>
            </w:r>
            <w:r w:rsidRPr="00101D3A">
              <w:fldChar w:fldCharType="separate"/>
            </w:r>
            <w:r w:rsidRPr="00101D3A">
              <w:rPr>
                <w:noProof/>
              </w:rPr>
              <w:t>(</w:t>
            </w:r>
            <w:hyperlink w:anchor="_ENREF_91" w:tooltip="Wingenfeld, 2010 #42703" w:history="1">
              <w:r w:rsidRPr="00101D3A">
                <w:rPr>
                  <w:noProof/>
                </w:rPr>
                <w:t>Wingenfeld, et al., 2010</w:t>
              </w:r>
            </w:hyperlink>
            <w:r w:rsidRPr="00101D3A">
              <w:rPr>
                <w:noProof/>
              </w:rPr>
              <w:t>)</w:t>
            </w:r>
            <w:r w:rsidRPr="00101D3A">
              <w:fldChar w:fldCharType="end"/>
            </w:r>
            <w:r w:rsidRPr="00101D3A">
              <w:t xml:space="preserve"> </w:t>
            </w:r>
          </w:p>
        </w:tc>
      </w:tr>
    </w:tbl>
    <w:p w:rsidR="004C4030" w:rsidRPr="00D31E68" w:rsidRDefault="004C4030" w:rsidP="004C4030">
      <w:pPr>
        <w:spacing w:after="0" w:line="480" w:lineRule="auto"/>
        <w:rPr>
          <w:b/>
        </w:rPr>
      </w:pPr>
    </w:p>
    <w:p w:rsidR="002F12D2" w:rsidRDefault="002F12D2"/>
    <w:sectPr w:rsidR="002F12D2" w:rsidSect="00F67C76">
      <w:pgSz w:w="12240" w:h="15840"/>
      <w:pgMar w:top="1440" w:right="1440" w:bottom="1440" w:left="1440" w:header="0" w:footer="0" w:gutter="0"/>
      <w:cols w:space="720"/>
      <w:formProt w:val="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DejaVu Sans">
    <w:altName w:val="Arial"/>
    <w:charset w:val="00"/>
    <w:family w:val="swiss"/>
    <w:pitch w:val="variable"/>
    <w:sig w:usb0="E7002EFF" w:usb1="5200FDFF" w:usb2="0A042021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C4030"/>
    <w:rsid w:val="00017436"/>
    <w:rsid w:val="00020679"/>
    <w:rsid w:val="00027159"/>
    <w:rsid w:val="00027882"/>
    <w:rsid w:val="00037138"/>
    <w:rsid w:val="00041861"/>
    <w:rsid w:val="00042B73"/>
    <w:rsid w:val="000463F6"/>
    <w:rsid w:val="000520A2"/>
    <w:rsid w:val="00055D72"/>
    <w:rsid w:val="000804D7"/>
    <w:rsid w:val="00081AD8"/>
    <w:rsid w:val="00086B20"/>
    <w:rsid w:val="000A3FAA"/>
    <w:rsid w:val="000C39E8"/>
    <w:rsid w:val="000E1826"/>
    <w:rsid w:val="000E2D10"/>
    <w:rsid w:val="000F0854"/>
    <w:rsid w:val="000F516E"/>
    <w:rsid w:val="00101D3A"/>
    <w:rsid w:val="00115F11"/>
    <w:rsid w:val="00125DAD"/>
    <w:rsid w:val="00130AC6"/>
    <w:rsid w:val="00132103"/>
    <w:rsid w:val="001818C2"/>
    <w:rsid w:val="00184E7B"/>
    <w:rsid w:val="0019201F"/>
    <w:rsid w:val="00197DBF"/>
    <w:rsid w:val="001A57DB"/>
    <w:rsid w:val="001B5502"/>
    <w:rsid w:val="001B7AE8"/>
    <w:rsid w:val="001C2046"/>
    <w:rsid w:val="001C337D"/>
    <w:rsid w:val="001C45AF"/>
    <w:rsid w:val="001C4CE3"/>
    <w:rsid w:val="001E3E90"/>
    <w:rsid w:val="001E40FB"/>
    <w:rsid w:val="001F6005"/>
    <w:rsid w:val="002001D0"/>
    <w:rsid w:val="00205993"/>
    <w:rsid w:val="002148E7"/>
    <w:rsid w:val="00224C87"/>
    <w:rsid w:val="00226E4A"/>
    <w:rsid w:val="00233AC0"/>
    <w:rsid w:val="002352C9"/>
    <w:rsid w:val="002379FF"/>
    <w:rsid w:val="00251B14"/>
    <w:rsid w:val="00253651"/>
    <w:rsid w:val="00275FB3"/>
    <w:rsid w:val="002A22DD"/>
    <w:rsid w:val="002B44A6"/>
    <w:rsid w:val="002C2BF8"/>
    <w:rsid w:val="002D2518"/>
    <w:rsid w:val="002F12D2"/>
    <w:rsid w:val="00301363"/>
    <w:rsid w:val="00345BC4"/>
    <w:rsid w:val="00374FDE"/>
    <w:rsid w:val="003831B6"/>
    <w:rsid w:val="003849CF"/>
    <w:rsid w:val="0038535F"/>
    <w:rsid w:val="00391399"/>
    <w:rsid w:val="00393379"/>
    <w:rsid w:val="00397955"/>
    <w:rsid w:val="003C0178"/>
    <w:rsid w:val="003D4B3A"/>
    <w:rsid w:val="003D566D"/>
    <w:rsid w:val="003E1B89"/>
    <w:rsid w:val="00402548"/>
    <w:rsid w:val="00414831"/>
    <w:rsid w:val="004154E6"/>
    <w:rsid w:val="00424C3D"/>
    <w:rsid w:val="00433230"/>
    <w:rsid w:val="00455165"/>
    <w:rsid w:val="00472788"/>
    <w:rsid w:val="0047665E"/>
    <w:rsid w:val="00476811"/>
    <w:rsid w:val="004914EF"/>
    <w:rsid w:val="0049495D"/>
    <w:rsid w:val="00497387"/>
    <w:rsid w:val="00497F5F"/>
    <w:rsid w:val="004A6404"/>
    <w:rsid w:val="004B376D"/>
    <w:rsid w:val="004C4030"/>
    <w:rsid w:val="004C794E"/>
    <w:rsid w:val="004D0A40"/>
    <w:rsid w:val="004E7E45"/>
    <w:rsid w:val="004F0C33"/>
    <w:rsid w:val="0050762B"/>
    <w:rsid w:val="00507D5C"/>
    <w:rsid w:val="00517CF1"/>
    <w:rsid w:val="00531233"/>
    <w:rsid w:val="00541E9A"/>
    <w:rsid w:val="00545247"/>
    <w:rsid w:val="0055130E"/>
    <w:rsid w:val="0055421A"/>
    <w:rsid w:val="005703B7"/>
    <w:rsid w:val="0058291E"/>
    <w:rsid w:val="0059233D"/>
    <w:rsid w:val="00597411"/>
    <w:rsid w:val="00597A96"/>
    <w:rsid w:val="005A1A09"/>
    <w:rsid w:val="005C52B5"/>
    <w:rsid w:val="005D71E3"/>
    <w:rsid w:val="005E01C5"/>
    <w:rsid w:val="0060439A"/>
    <w:rsid w:val="00604F13"/>
    <w:rsid w:val="00627EC0"/>
    <w:rsid w:val="006353DD"/>
    <w:rsid w:val="00653044"/>
    <w:rsid w:val="00657CCF"/>
    <w:rsid w:val="00662FC9"/>
    <w:rsid w:val="006A0CF2"/>
    <w:rsid w:val="006A5291"/>
    <w:rsid w:val="006A7CF6"/>
    <w:rsid w:val="006B3A88"/>
    <w:rsid w:val="006B61A4"/>
    <w:rsid w:val="006D6227"/>
    <w:rsid w:val="006F419A"/>
    <w:rsid w:val="0072116B"/>
    <w:rsid w:val="0072781C"/>
    <w:rsid w:val="0073174B"/>
    <w:rsid w:val="007324B5"/>
    <w:rsid w:val="007544A0"/>
    <w:rsid w:val="007579DF"/>
    <w:rsid w:val="007768E1"/>
    <w:rsid w:val="00797A4B"/>
    <w:rsid w:val="007A1A3D"/>
    <w:rsid w:val="007A3569"/>
    <w:rsid w:val="007B025F"/>
    <w:rsid w:val="007C419F"/>
    <w:rsid w:val="007D182A"/>
    <w:rsid w:val="007E22FF"/>
    <w:rsid w:val="008008F3"/>
    <w:rsid w:val="00802B9E"/>
    <w:rsid w:val="008261EC"/>
    <w:rsid w:val="00827B28"/>
    <w:rsid w:val="008318A6"/>
    <w:rsid w:val="00831CA9"/>
    <w:rsid w:val="008400B4"/>
    <w:rsid w:val="00846FA1"/>
    <w:rsid w:val="00851C8B"/>
    <w:rsid w:val="00855B67"/>
    <w:rsid w:val="00861195"/>
    <w:rsid w:val="00865A0A"/>
    <w:rsid w:val="008A4B70"/>
    <w:rsid w:val="008A649A"/>
    <w:rsid w:val="008B046C"/>
    <w:rsid w:val="008B077C"/>
    <w:rsid w:val="008B6C16"/>
    <w:rsid w:val="008E1D76"/>
    <w:rsid w:val="008F1019"/>
    <w:rsid w:val="008F2793"/>
    <w:rsid w:val="00904AEC"/>
    <w:rsid w:val="00926A75"/>
    <w:rsid w:val="00950CA4"/>
    <w:rsid w:val="00952808"/>
    <w:rsid w:val="0096047A"/>
    <w:rsid w:val="009606F1"/>
    <w:rsid w:val="00960DE9"/>
    <w:rsid w:val="00986EEB"/>
    <w:rsid w:val="00992686"/>
    <w:rsid w:val="0099365A"/>
    <w:rsid w:val="00994D36"/>
    <w:rsid w:val="009A7CA5"/>
    <w:rsid w:val="009B1FDF"/>
    <w:rsid w:val="00A04E9C"/>
    <w:rsid w:val="00A14267"/>
    <w:rsid w:val="00A17DCD"/>
    <w:rsid w:val="00A20FE1"/>
    <w:rsid w:val="00A559A5"/>
    <w:rsid w:val="00A826A5"/>
    <w:rsid w:val="00A9234B"/>
    <w:rsid w:val="00A95311"/>
    <w:rsid w:val="00A957C2"/>
    <w:rsid w:val="00A96A8B"/>
    <w:rsid w:val="00AA6237"/>
    <w:rsid w:val="00AB2F51"/>
    <w:rsid w:val="00AB3D7E"/>
    <w:rsid w:val="00AC1380"/>
    <w:rsid w:val="00AC3142"/>
    <w:rsid w:val="00AC6BC9"/>
    <w:rsid w:val="00AE03D3"/>
    <w:rsid w:val="00B03E62"/>
    <w:rsid w:val="00B10C8E"/>
    <w:rsid w:val="00B168AF"/>
    <w:rsid w:val="00B223C6"/>
    <w:rsid w:val="00B241C7"/>
    <w:rsid w:val="00B35E33"/>
    <w:rsid w:val="00B62BB1"/>
    <w:rsid w:val="00B71F3C"/>
    <w:rsid w:val="00B73476"/>
    <w:rsid w:val="00B76761"/>
    <w:rsid w:val="00B8768C"/>
    <w:rsid w:val="00B97432"/>
    <w:rsid w:val="00BB2196"/>
    <w:rsid w:val="00BC05A7"/>
    <w:rsid w:val="00BD5B5C"/>
    <w:rsid w:val="00BF05E7"/>
    <w:rsid w:val="00BF1E80"/>
    <w:rsid w:val="00C12E72"/>
    <w:rsid w:val="00C3710E"/>
    <w:rsid w:val="00C37BAA"/>
    <w:rsid w:val="00C512C9"/>
    <w:rsid w:val="00C620D3"/>
    <w:rsid w:val="00C6238C"/>
    <w:rsid w:val="00C64654"/>
    <w:rsid w:val="00C725DE"/>
    <w:rsid w:val="00C8728F"/>
    <w:rsid w:val="00CA5E56"/>
    <w:rsid w:val="00CB041D"/>
    <w:rsid w:val="00CB120F"/>
    <w:rsid w:val="00CC3D5E"/>
    <w:rsid w:val="00CC488F"/>
    <w:rsid w:val="00CD6982"/>
    <w:rsid w:val="00CD7A7D"/>
    <w:rsid w:val="00CE5E60"/>
    <w:rsid w:val="00CF6646"/>
    <w:rsid w:val="00D01170"/>
    <w:rsid w:val="00D036EB"/>
    <w:rsid w:val="00D06DD2"/>
    <w:rsid w:val="00D223B4"/>
    <w:rsid w:val="00D22694"/>
    <w:rsid w:val="00D25483"/>
    <w:rsid w:val="00D25D48"/>
    <w:rsid w:val="00D27493"/>
    <w:rsid w:val="00D27997"/>
    <w:rsid w:val="00D37588"/>
    <w:rsid w:val="00D3767B"/>
    <w:rsid w:val="00D50EBB"/>
    <w:rsid w:val="00D54859"/>
    <w:rsid w:val="00D716AD"/>
    <w:rsid w:val="00D7560D"/>
    <w:rsid w:val="00D80B32"/>
    <w:rsid w:val="00D87095"/>
    <w:rsid w:val="00D9136B"/>
    <w:rsid w:val="00DB0AE6"/>
    <w:rsid w:val="00DB34DE"/>
    <w:rsid w:val="00DB6B9A"/>
    <w:rsid w:val="00DC3026"/>
    <w:rsid w:val="00DD05DB"/>
    <w:rsid w:val="00DD5822"/>
    <w:rsid w:val="00E41012"/>
    <w:rsid w:val="00E55D1D"/>
    <w:rsid w:val="00E7232D"/>
    <w:rsid w:val="00E77943"/>
    <w:rsid w:val="00E876DE"/>
    <w:rsid w:val="00E94E9B"/>
    <w:rsid w:val="00EA2A6B"/>
    <w:rsid w:val="00EB09C2"/>
    <w:rsid w:val="00EB7CAC"/>
    <w:rsid w:val="00EC6DA2"/>
    <w:rsid w:val="00ED2E01"/>
    <w:rsid w:val="00EE6402"/>
    <w:rsid w:val="00EF4E73"/>
    <w:rsid w:val="00F0660D"/>
    <w:rsid w:val="00F10C68"/>
    <w:rsid w:val="00F11EA0"/>
    <w:rsid w:val="00F20DDA"/>
    <w:rsid w:val="00F30530"/>
    <w:rsid w:val="00F40347"/>
    <w:rsid w:val="00F57762"/>
    <w:rsid w:val="00F6434B"/>
    <w:rsid w:val="00F74CDA"/>
    <w:rsid w:val="00F83496"/>
    <w:rsid w:val="00F8407F"/>
    <w:rsid w:val="00F95108"/>
    <w:rsid w:val="00FA7460"/>
    <w:rsid w:val="00FA7986"/>
    <w:rsid w:val="00FA79F6"/>
    <w:rsid w:val="00FB28A4"/>
    <w:rsid w:val="00FB6C76"/>
    <w:rsid w:val="00FC2239"/>
    <w:rsid w:val="00FD786D"/>
    <w:rsid w:val="00FE0B40"/>
    <w:rsid w:val="00FF6A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73A1489"/>
  <w15:chartTrackingRefBased/>
  <w15:docId w15:val="{686853AF-0A1D-4305-A378-A7F96D0D9B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C4030"/>
    <w:pPr>
      <w:suppressAutoHyphens/>
    </w:pPr>
    <w:rPr>
      <w:rFonts w:ascii="Times New Roman" w:eastAsia="DejaVu Sans" w:hAnsi="Times New Roman" w:cs="Calibri"/>
      <w:color w:val="00000A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2299</Words>
  <Characters>13106</Characters>
  <Application>Microsoft Office Word</Application>
  <DocSecurity>0</DocSecurity>
  <Lines>109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3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erine pappas</dc:creator>
  <cp:keywords/>
  <dc:description/>
  <cp:lastModifiedBy>katherine pappas</cp:lastModifiedBy>
  <cp:revision>2</cp:revision>
  <dcterms:created xsi:type="dcterms:W3CDTF">2015-12-18T04:13:00Z</dcterms:created>
  <dcterms:modified xsi:type="dcterms:W3CDTF">2015-12-18T04:13:00Z</dcterms:modified>
</cp:coreProperties>
</file>